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5CDB7BD" w14:textId="5DCB23D4" w:rsidR="00E0399F" w:rsidRDefault="00813D22" w:rsidP="00157334">
      <w:pPr>
        <w:jc w:val="center"/>
        <w:rPr>
          <w:sz w:val="32"/>
        </w:rPr>
      </w:pPr>
      <w:r>
        <w:rPr>
          <w:sz w:val="32"/>
        </w:rPr>
        <w:t xml:space="preserve">Soil </w:t>
      </w:r>
      <w:r w:rsidR="00E45D6D">
        <w:rPr>
          <w:sz w:val="32"/>
        </w:rPr>
        <w:t>Temperature</w:t>
      </w:r>
    </w:p>
    <w:p w14:paraId="78F5A29A" w14:textId="449E9754" w:rsidR="00E45D6D" w:rsidRDefault="00E45D6D" w:rsidP="00157334">
      <w:pPr>
        <w:jc w:val="center"/>
        <w:rPr>
          <w:sz w:val="32"/>
        </w:rPr>
      </w:pPr>
      <w:r>
        <w:rPr>
          <w:sz w:val="32"/>
        </w:rPr>
        <w:t>Snow, Holzworth, Huth, Cichota, Archontoulis</w:t>
      </w:r>
    </w:p>
    <w:p w14:paraId="100E9765" w14:textId="77777777" w:rsidR="00E0399F" w:rsidRDefault="00E0399F" w:rsidP="00157334"/>
    <w:p w14:paraId="1AD2A6FB" w14:textId="77777777" w:rsidR="00E0399F" w:rsidRDefault="00E0399F" w:rsidP="00157334">
      <w:pPr>
        <w:rPr>
          <w:i/>
        </w:rPr>
      </w:pPr>
      <w:r>
        <w:rPr>
          <w:i/>
        </w:rPr>
        <w:t>General description</w:t>
      </w:r>
    </w:p>
    <w:p w14:paraId="1E5CA1E2" w14:textId="73BDC2D7" w:rsidR="00E0399F" w:rsidRDefault="00E0399F" w:rsidP="00157334">
      <w:r>
        <w:t>Simulates soil temperature given minimal input information using a numerical scheme</w:t>
      </w:r>
      <w:r w:rsidR="00CC22CE">
        <w:t xml:space="preserve">. This implementation is largely based on the method described by </w:t>
      </w:r>
      <w:r w:rsidR="00CC22CE">
        <w:fldChar w:fldCharType="begin"/>
      </w:r>
      <w:r w:rsidR="00086E17">
        <w:instrText xml:space="preserve"> ADDIN EN.CITE &lt;EndNote&gt;&lt;Cite AuthorYear="1"&gt;&lt;Author&gt;Campbell&lt;/Author&gt;&lt;Year&gt;1985&lt;/Year&gt;&lt;RecNum&gt;328&lt;/RecNum&gt;&lt;DisplayText&gt;Campbell (1985)&lt;/DisplayText&gt;&lt;record&gt;&lt;rec-number&gt;328&lt;/rec-number&gt;&lt;foreign-keys&gt;&lt;key app="EN" db-id="f2tttzdw4ww50iexvejpt9wcdrd5err0trwd" timestamp="0"&gt;328&lt;/key&gt;&lt;/foreign-keys&gt;&lt;ref-type name="Book"&gt;6&lt;/ref-type&gt;&lt;contributors&gt;&lt;authors&gt;&lt;author&gt;Campbell, G.S.&lt;/author&gt;&lt;/authors&gt;&lt;/contributors&gt;&lt;titles&gt;&lt;title&gt;Soil Physics with BASIC. Transport Models for Soil - Plant Systems&lt;/title&gt;&lt;/titles&gt;&lt;pages&gt;150&lt;/pages&gt;&lt;dates&gt;&lt;year&gt;1985&lt;/year&gt;&lt;/dates&gt;&lt;pub-location&gt;Amsterdam&lt;/pub-location&gt;&lt;publisher&gt;Elsevier&lt;/publisher&gt;&lt;accession-num&gt;321&lt;/accession-num&gt;&lt;urls&gt;&lt;/urls&gt;&lt;/record&gt;&lt;/Cite&gt;&lt;/EndNote&gt;</w:instrText>
      </w:r>
      <w:r w:rsidR="00CC22CE">
        <w:fldChar w:fldCharType="separate"/>
      </w:r>
      <w:r w:rsidR="00086E17">
        <w:rPr>
          <w:noProof/>
        </w:rPr>
        <w:t>Campbell (1985)</w:t>
      </w:r>
      <w:r w:rsidR="00CC22CE">
        <w:fldChar w:fldCharType="end"/>
      </w:r>
      <w:r w:rsidR="00CC22CE">
        <w:t xml:space="preserve"> but has some modifications to make it compatible with APSIM</w:t>
      </w:r>
      <w:r w:rsidR="00D33681">
        <w:t xml:space="preserve">. There are also </w:t>
      </w:r>
      <w:r w:rsidR="00B03E9F">
        <w:t>some updates since the version released in A</w:t>
      </w:r>
      <w:r w:rsidR="00D33681">
        <w:t>P</w:t>
      </w:r>
      <w:r w:rsidR="00B03E9F">
        <w:t xml:space="preserve">SIM Classic. </w:t>
      </w:r>
      <w:r w:rsidR="00D33681">
        <w:t xml:space="preserve">Here we add some </w:t>
      </w:r>
      <w:r w:rsidR="00B03E9F">
        <w:t xml:space="preserve">changes </w:t>
      </w:r>
      <w:r w:rsidR="00D33681">
        <w:t xml:space="preserve">intended to </w:t>
      </w:r>
      <w:r w:rsidR="00CC22CE">
        <w:t>facilitate potential future developments</w:t>
      </w:r>
      <w:r w:rsidR="00D33681">
        <w:t xml:space="preserve"> in other APSIM modules</w:t>
      </w:r>
      <w:r>
        <w:t>.</w:t>
      </w:r>
    </w:p>
    <w:p w14:paraId="62BB2581" w14:textId="77777777" w:rsidR="00E0399F" w:rsidRDefault="00E0399F" w:rsidP="00157334"/>
    <w:p w14:paraId="66AA3070" w14:textId="77777777" w:rsidR="00E0399F" w:rsidRDefault="00E0399F" w:rsidP="00157334">
      <w:pPr>
        <w:rPr>
          <w:i/>
        </w:rPr>
      </w:pPr>
      <w:r>
        <w:rPr>
          <w:i/>
        </w:rPr>
        <w:t>Theory</w:t>
      </w:r>
    </w:p>
    <w:p w14:paraId="2A111D65" w14:textId="54F0FBA1" w:rsidR="00E0399F" w:rsidRDefault="00E0399F" w:rsidP="00157334">
      <w:r>
        <w:t>The node/element scheme for the numerical simulation is shown in Figure 1.</w:t>
      </w:r>
      <w:r w:rsidR="00E45D6D">
        <w:t xml:space="preserve"> </w:t>
      </w:r>
      <w:r>
        <w:t xml:space="preserve">All heat storage is assumed to occur at the nodes </w:t>
      </w:r>
      <w:r w:rsidR="00E45D6D">
        <w:t xml:space="preserve">while </w:t>
      </w:r>
      <w:r>
        <w:t xml:space="preserve">resistance to heat transfer is assumed to take place </w:t>
      </w:r>
      <w:r w:rsidR="00E45D6D">
        <w:t>between nodes</w:t>
      </w:r>
      <w:r>
        <w:t>.</w:t>
      </w:r>
      <w:r w:rsidR="00E45D6D">
        <w:t xml:space="preserve">  </w:t>
      </w:r>
      <w:r w:rsidR="00E45D6D" w:rsidRPr="00E45D6D">
        <w:rPr>
          <w:color w:val="FF0000"/>
        </w:rPr>
        <w:t>[relationship to layers]</w:t>
      </w:r>
    </w:p>
    <w:p w14:paraId="6DA163F6" w14:textId="77777777" w:rsidR="00E0399F" w:rsidRDefault="00E0399F" w:rsidP="00157334">
      <w:r>
        <w:t xml:space="preserve"> </w:t>
      </w:r>
    </w:p>
    <w:p w14:paraId="53BEE875" w14:textId="513D70B4" w:rsidR="00086E17" w:rsidRDefault="00086E17" w:rsidP="00157334">
      <w:r>
        <w:t xml:space="preserve">Following </w:t>
      </w:r>
      <w:r>
        <w:fldChar w:fldCharType="begin"/>
      </w:r>
      <w:r>
        <w:instrText xml:space="preserve"> ADDIN EN.CITE &lt;EndNote&gt;&lt;Cite AuthorYear="1"&gt;&lt;Author&gt;Campbell&lt;/Author&gt;&lt;Year&gt;1985&lt;/Year&gt;&lt;RecNum&gt;328&lt;/RecNum&gt;&lt;DisplayText&gt;Campbell (1985)&lt;/DisplayText&gt;&lt;record&gt;&lt;rec-number&gt;328&lt;/rec-number&gt;&lt;foreign-keys&gt;&lt;key app="EN" db-id="f2tttzdw4ww50iexvejpt9wcdrd5err0trwd" timestamp="0"&gt;328&lt;/key&gt;&lt;/foreign-keys&gt;&lt;ref-type name="Book"&gt;6&lt;/ref-type&gt;&lt;contributors&gt;&lt;authors&gt;&lt;author&gt;Campbell, G.S.&lt;/author&gt;&lt;/authors&gt;&lt;/contributors&gt;&lt;titles&gt;&lt;title&gt;Soil Physics with BASIC. Transport Models for Soil - Plant Systems&lt;/title&gt;&lt;/titles&gt;&lt;pages&gt;150&lt;/pages&gt;&lt;dates&gt;&lt;year&gt;1985&lt;/year&gt;&lt;/dates&gt;&lt;pub-location&gt;Amsterdam&lt;/pub-location&gt;&lt;publisher&gt;Elsevier&lt;/publisher&gt;&lt;accession-num&gt;321&lt;/accession-num&gt;&lt;urls&gt;&lt;/urls&gt;&lt;/record&gt;&lt;/Cite&gt;&lt;/EndNote&gt;</w:instrText>
      </w:r>
      <w:r>
        <w:fldChar w:fldCharType="separate"/>
      </w:r>
      <w:r>
        <w:rPr>
          <w:noProof/>
        </w:rPr>
        <w:t>Campbell (1985)</w:t>
      </w:r>
      <w:r>
        <w:fldChar w:fldCharType="end"/>
      </w:r>
      <w:r w:rsidR="00157334">
        <w:t>, heat flux density (</w:t>
      </w:r>
      <w:r w:rsidR="00184864" w:rsidRPr="00184864">
        <w:rPr>
          <w:i/>
          <w:iCs/>
        </w:rPr>
        <w:t>h</w:t>
      </w:r>
      <w:r w:rsidR="00184864">
        <w:t xml:space="preserve">, </w:t>
      </w:r>
      <w:r w:rsidR="00157334">
        <w:t>the rate of heat movement in the soil</w:t>
      </w:r>
      <w:r w:rsidR="00551D84">
        <w:t>; W /</w:t>
      </w:r>
      <w:r w:rsidR="00551D84" w:rsidRPr="000A4F70">
        <w:t>m</w:t>
      </w:r>
      <w:r w:rsidR="00551D84" w:rsidRPr="000A4F70">
        <w:rPr>
          <w:vertAlign w:val="superscript"/>
        </w:rPr>
        <w:t>2</w:t>
      </w:r>
      <w:r w:rsidR="00157334">
        <w:t>) is given by:</w:t>
      </w:r>
      <w:r w:rsidR="00551D84">
        <w:t xml:space="preserve"> </w:t>
      </w:r>
    </w:p>
    <w:p w14:paraId="2649A592" w14:textId="349E5B46" w:rsidR="00157334" w:rsidRPr="00565CB4" w:rsidRDefault="00565CB4" w:rsidP="00565CB4">
      <w:pPr>
        <w:pStyle w:val="Caption"/>
        <w:tabs>
          <w:tab w:val="right" w:pos="8789"/>
        </w:tabs>
        <w:rPr>
          <w:b w:val="0"/>
          <w:bCs/>
        </w:rPr>
      </w:pPr>
      <m:oMath>
        <m:r>
          <m:rPr>
            <m:sty m:val="bi"/>
          </m:rPr>
          <w:rPr>
            <w:rFonts w:ascii="Cambria Math" w:hAnsi="Cambria Math"/>
          </w:rPr>
          <m:t>h= -λ</m:t>
        </m:r>
        <m:f>
          <m:fPr>
            <m:ctrlPr>
              <w:rPr>
                <w:rFonts w:ascii="Cambria Math" w:hAnsi="Cambria Math"/>
                <w:b w:val="0"/>
                <w:bCs/>
                <w:i/>
              </w:rPr>
            </m:ctrlPr>
          </m:fPr>
          <m:num>
            <m:r>
              <m:rPr>
                <m:nor/>
              </m:rPr>
              <w:rPr>
                <w:rFonts w:ascii="Cambria Math" w:hAnsi="Cambria Math"/>
                <w:b w:val="0"/>
                <w:bCs/>
              </w:rPr>
              <m:t>d</m:t>
            </m:r>
            <m:r>
              <m:rPr>
                <m:sty m:val="bi"/>
              </m:rPr>
              <w:rPr>
                <w:rFonts w:ascii="Cambria Math" w:hAnsi="Cambria Math"/>
              </w:rPr>
              <m:t>T</m:t>
            </m:r>
          </m:num>
          <m:den>
            <m:r>
              <m:rPr>
                <m:nor/>
              </m:rPr>
              <w:rPr>
                <w:rFonts w:ascii="Cambria Math" w:hAnsi="Cambria Math"/>
                <w:b w:val="0"/>
                <w:bCs/>
              </w:rPr>
              <m:t>d</m:t>
            </m:r>
            <m:r>
              <m:rPr>
                <m:sty m:val="bi"/>
              </m:rPr>
              <w:rPr>
                <w:rFonts w:ascii="Cambria Math" w:hAnsi="Cambria Math"/>
              </w:rPr>
              <m:t>z</m:t>
            </m:r>
          </m:den>
        </m:f>
      </m:oMath>
      <w:r w:rsidR="00551D84" w:rsidRPr="00565CB4">
        <w:rPr>
          <w:b w:val="0"/>
          <w:bCs/>
        </w:rPr>
        <w:t>,</w:t>
      </w:r>
      <w:r w:rsidR="000165B4" w:rsidRPr="00565CB4">
        <w:rPr>
          <w:b w:val="0"/>
          <w:bCs/>
        </w:rPr>
        <w:tab/>
        <w:t>[</w:t>
      </w:r>
      <w:r w:rsidRPr="00565CB4">
        <w:rPr>
          <w:b w:val="0"/>
          <w:bCs/>
        </w:rPr>
        <w:t xml:space="preserve">Eq.  </w:t>
      </w:r>
      <w:r w:rsidRPr="00565CB4">
        <w:rPr>
          <w:b w:val="0"/>
          <w:bCs/>
        </w:rPr>
        <w:fldChar w:fldCharType="begin"/>
      </w:r>
      <w:r w:rsidRPr="00565CB4">
        <w:rPr>
          <w:b w:val="0"/>
          <w:bCs/>
        </w:rPr>
        <w:instrText xml:space="preserve"> SEQ Eq._ \* ARABIC </w:instrText>
      </w:r>
      <w:r w:rsidRPr="00565CB4">
        <w:rPr>
          <w:b w:val="0"/>
          <w:bCs/>
        </w:rPr>
        <w:fldChar w:fldCharType="separate"/>
      </w:r>
      <w:r w:rsidRPr="00565CB4">
        <w:rPr>
          <w:b w:val="0"/>
          <w:bCs/>
          <w:noProof/>
        </w:rPr>
        <w:t>1</w:t>
      </w:r>
      <w:r w:rsidRPr="00565CB4">
        <w:rPr>
          <w:b w:val="0"/>
          <w:bCs/>
        </w:rPr>
        <w:fldChar w:fldCharType="end"/>
      </w:r>
      <w:r w:rsidR="000165B4" w:rsidRPr="00565CB4">
        <w:rPr>
          <w:b w:val="0"/>
          <w:bCs/>
        </w:rPr>
        <w:t>]</w:t>
      </w:r>
    </w:p>
    <w:p w14:paraId="3A1E628F" w14:textId="5F660FBB" w:rsidR="00551D84" w:rsidRDefault="00551D84" w:rsidP="00157334">
      <w:r>
        <w:t xml:space="preserve">where </w:t>
      </w:r>
      <w:r w:rsidR="009656E4">
        <w:t xml:space="preserve">λ is the thermal conductivity (W /m /K), </w:t>
      </w:r>
      <w:r w:rsidR="009656E4" w:rsidRPr="00253B15">
        <w:rPr>
          <w:i/>
          <w:iCs/>
        </w:rPr>
        <w:t>T</w:t>
      </w:r>
      <w:r w:rsidR="009656E4">
        <w:t xml:space="preserve"> is the soil temperature (C), and </w:t>
      </w:r>
      <w:r w:rsidR="009656E4" w:rsidRPr="00253B15">
        <w:rPr>
          <w:i/>
          <w:iCs/>
        </w:rPr>
        <w:t>z</w:t>
      </w:r>
      <w:r w:rsidR="009656E4">
        <w:t xml:space="preserve"> is depth in the soil (m). When this equation is combined with the equation for continuity of energy the change in temperature with time emerges as:</w:t>
      </w:r>
    </w:p>
    <w:p w14:paraId="37511241" w14:textId="210B9714" w:rsidR="00565CB4" w:rsidRPr="00565CB4" w:rsidRDefault="00000000" w:rsidP="00565CB4">
      <w:pPr>
        <w:pStyle w:val="Caption"/>
        <w:tabs>
          <w:tab w:val="right" w:pos="8789"/>
        </w:tabs>
        <w:rPr>
          <w:rFonts w:ascii="Cambria Math" w:hAnsi="Cambria Math"/>
          <w:b w:val="0"/>
          <w:bCs/>
          <w:iCs/>
        </w:rPr>
      </w:pPr>
      <m:oMath>
        <m:f>
          <m:fPr>
            <m:ctrlPr>
              <w:rPr>
                <w:rFonts w:ascii="Cambria Math" w:hAnsi="Cambria Math"/>
                <w:b w:val="0"/>
                <w:bCs/>
                <w:iCs/>
              </w:rPr>
            </m:ctrlPr>
          </m:fPr>
          <m:num>
            <m:r>
              <m:rPr>
                <m:sty m:val="b"/>
              </m:rPr>
              <w:rPr>
                <w:rFonts w:ascii="Cambria Math" w:hAnsi="Cambria Math"/>
              </w:rPr>
              <m:t>∂T</m:t>
            </m:r>
          </m:num>
          <m:den>
            <m:r>
              <m:rPr>
                <m:sty m:val="b"/>
              </m:rPr>
              <w:rPr>
                <w:rFonts w:ascii="Cambria Math" w:hAnsi="Cambria Math"/>
              </w:rPr>
              <m:t>∂t</m:t>
            </m:r>
          </m:den>
        </m:f>
        <m:r>
          <m:rPr>
            <m:sty m:val="b"/>
          </m:rP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b w:val="0"/>
                <w:bCs/>
                <w:iCs/>
              </w:rPr>
            </m:ctrlPr>
          </m:fPr>
          <m:num>
            <m:r>
              <m:rPr>
                <m:sty m:val="b"/>
              </m:rPr>
              <w:rPr>
                <w:rFonts w:ascii="Cambria Math" w:hAnsi="Cambria Math"/>
              </w:rPr>
              <m:t>∂</m:t>
            </m:r>
            <m:d>
              <m:dPr>
                <m:ctrlPr>
                  <w:rPr>
                    <w:rFonts w:ascii="Cambria Math" w:hAnsi="Cambria Math"/>
                    <w:b w:val="0"/>
                    <w:bCs/>
                    <w:iCs/>
                  </w:rPr>
                </m:ctrlPr>
              </m:dPr>
              <m:e>
                <m:r>
                  <m:rPr>
                    <m:sty m:val="b"/>
                  </m:rPr>
                  <w:rPr>
                    <w:rFonts w:ascii="Cambria Math" w:hAnsi="Cambria Math"/>
                  </w:rPr>
                  <m:t xml:space="preserve">λ </m:t>
                </m:r>
                <m:f>
                  <m:fPr>
                    <m:ctrlPr>
                      <w:rPr>
                        <w:rFonts w:ascii="Cambria Math" w:hAnsi="Cambria Math"/>
                        <w:b w:val="0"/>
                        <w:bCs/>
                        <w:iCs/>
                      </w:rPr>
                    </m:ctrlPr>
                  </m:fPr>
                  <m:num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∂T</m:t>
                    </m:r>
                  </m:num>
                  <m:den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∂z</m:t>
                    </m:r>
                  </m:den>
                </m:f>
              </m:e>
            </m:d>
          </m:num>
          <m:den>
            <m:r>
              <m:rPr>
                <m:sty m:val="b"/>
              </m:rPr>
              <w:rPr>
                <w:rFonts w:ascii="Cambria Math" w:hAnsi="Cambria Math"/>
              </w:rPr>
              <m:t>C ∂t</m:t>
            </m:r>
          </m:den>
        </m:f>
      </m:oMath>
      <w:r w:rsidR="00565CB4" w:rsidRPr="00565CB4">
        <w:rPr>
          <w:rFonts w:ascii="Cambria Math" w:hAnsi="Cambria Math"/>
          <w:b w:val="0"/>
          <w:bCs/>
          <w:iCs/>
        </w:rPr>
        <w:tab/>
        <w:t xml:space="preserve">[Eq.  </w:t>
      </w:r>
      <w:r w:rsidR="00565CB4" w:rsidRPr="00565CB4">
        <w:rPr>
          <w:rFonts w:ascii="Cambria Math" w:hAnsi="Cambria Math"/>
          <w:b w:val="0"/>
          <w:bCs/>
          <w:iCs/>
        </w:rPr>
        <w:fldChar w:fldCharType="begin"/>
      </w:r>
      <w:r w:rsidR="00565CB4" w:rsidRPr="00565CB4">
        <w:rPr>
          <w:rFonts w:ascii="Cambria Math" w:hAnsi="Cambria Math"/>
          <w:b w:val="0"/>
          <w:bCs/>
          <w:iCs/>
        </w:rPr>
        <w:instrText xml:space="preserve"> SEQ Eq._ \* ARABIC </w:instrText>
      </w:r>
      <w:r w:rsidR="00565CB4" w:rsidRPr="00565CB4">
        <w:rPr>
          <w:rFonts w:ascii="Cambria Math" w:hAnsi="Cambria Math"/>
          <w:b w:val="0"/>
          <w:bCs/>
          <w:iCs/>
        </w:rPr>
        <w:fldChar w:fldCharType="separate"/>
      </w:r>
      <w:r w:rsidR="00565CB4">
        <w:rPr>
          <w:rFonts w:ascii="Cambria Math" w:hAnsi="Cambria Math"/>
          <w:b w:val="0"/>
          <w:bCs/>
          <w:iCs/>
          <w:noProof/>
        </w:rPr>
        <w:t>2</w:t>
      </w:r>
      <w:r w:rsidR="00565CB4" w:rsidRPr="00565CB4">
        <w:rPr>
          <w:rFonts w:ascii="Cambria Math" w:hAnsi="Cambria Math"/>
          <w:b w:val="0"/>
          <w:bCs/>
          <w:iCs/>
        </w:rPr>
        <w:fldChar w:fldCharType="end"/>
      </w:r>
      <w:r w:rsidR="00565CB4" w:rsidRPr="00565CB4">
        <w:rPr>
          <w:rFonts w:ascii="Cambria Math" w:hAnsi="Cambria Math"/>
          <w:b w:val="0"/>
          <w:bCs/>
          <w:iCs/>
        </w:rPr>
        <w:t>]</w:t>
      </w:r>
    </w:p>
    <w:p w14:paraId="073B2135" w14:textId="36B15FF0" w:rsidR="00184864" w:rsidRDefault="00184864" w:rsidP="00157334">
      <w:r>
        <w:t xml:space="preserve">where </w:t>
      </w:r>
      <w:r w:rsidRPr="00253B15">
        <w:rPr>
          <w:i/>
          <w:iCs/>
        </w:rPr>
        <w:t>C</w:t>
      </w:r>
      <w:r>
        <w:t xml:space="preserve"> is the </w:t>
      </w:r>
      <w:r w:rsidR="00253B15">
        <w:t xml:space="preserve">volumetric </w:t>
      </w:r>
      <w:r>
        <w:t>specific heat of the soil (J /</w:t>
      </w:r>
      <w:r w:rsidRPr="00AA3668">
        <w:t>m</w:t>
      </w:r>
      <w:r w:rsidRPr="00AA3668">
        <w:rPr>
          <w:vertAlign w:val="superscript"/>
        </w:rPr>
        <w:t>3</w:t>
      </w:r>
      <w:r>
        <w:t xml:space="preserve"> /K</w:t>
      </w:r>
      <w:proofErr w:type="gramStart"/>
      <w:r>
        <w:t>)</w:t>
      </w:r>
      <w:proofErr w:type="gramEnd"/>
      <w:r>
        <w:t xml:space="preserve"> and </w:t>
      </w:r>
      <w:r>
        <w:rPr>
          <w:i/>
          <w:iCs/>
        </w:rPr>
        <w:t>t</w:t>
      </w:r>
      <w:r>
        <w:t xml:space="preserve"> is time (s). This equation is amenable to discretisation and numerical solution when accompanied by air temperatures from the weather file as the upper boundary condition and a constant temperature lower boundary condition placed at an appropriate depth.</w:t>
      </w:r>
    </w:p>
    <w:p w14:paraId="59BB285D" w14:textId="77777777" w:rsidR="00184864" w:rsidRDefault="00184864" w:rsidP="00157334"/>
    <w:p w14:paraId="7C73A485" w14:textId="2152FF03" w:rsidR="00184864" w:rsidRDefault="00184864" w:rsidP="00157334">
      <w:r>
        <w:t>Implementation of the numerical solution requires that the thermal properties of the soil (λ and C) are provided and, because the numerical solution requires sub-daily timesteps, some assumptions about the pattern of air temperature during the day. These are documented below.</w:t>
      </w:r>
    </w:p>
    <w:p w14:paraId="15B25D90" w14:textId="77777777" w:rsidR="00184864" w:rsidRDefault="00184864" w:rsidP="00157334"/>
    <w:p w14:paraId="08D4E8CD" w14:textId="2AC5C368" w:rsidR="00184864" w:rsidRDefault="00253B15" w:rsidP="00184864">
      <w:pPr>
        <w:rPr>
          <w:i/>
        </w:rPr>
      </w:pPr>
      <w:r>
        <w:rPr>
          <w:i/>
        </w:rPr>
        <w:t xml:space="preserve">Volumetric </w:t>
      </w:r>
      <w:r w:rsidR="00184864">
        <w:rPr>
          <w:i/>
        </w:rPr>
        <w:t>Specific Heat of the Soil</w:t>
      </w:r>
      <w:r>
        <w:rPr>
          <w:i/>
        </w:rPr>
        <w:t xml:space="preserve"> (C)</w:t>
      </w:r>
    </w:p>
    <w:p w14:paraId="2B0A6275" w14:textId="2FFAABFD" w:rsidR="00184864" w:rsidRDefault="00253B15" w:rsidP="00157334">
      <w:r>
        <w:t>The volumetric specific heat of the soil is the amount of energy required to raise the temperature of the soil by 1 °C. It is calculated from the soil constituents and includes quantities that change during the simulation.</w:t>
      </w:r>
      <w:r w:rsidR="004C0445">
        <w:t xml:space="preserve"> This key soil characteristic is calculated from the weighted sum of the soil constituents as:</w:t>
      </w:r>
    </w:p>
    <w:p w14:paraId="35865CFF" w14:textId="68F9B20E" w:rsidR="00565CB4" w:rsidRPr="00565CB4" w:rsidRDefault="00565CB4" w:rsidP="00565CB4">
      <w:pPr>
        <w:pStyle w:val="Caption"/>
        <w:tabs>
          <w:tab w:val="right" w:pos="8789"/>
        </w:tabs>
        <w:rPr>
          <w:rFonts w:ascii="Cambria Math" w:hAnsi="Cambria Math"/>
          <w:b w:val="0"/>
          <w:bCs/>
          <w:iCs/>
        </w:rPr>
      </w:pPr>
      <m:oMath>
        <m:r>
          <m:rPr>
            <m:sty m:val="bi"/>
          </m:rPr>
          <w:rPr>
            <w:rFonts w:ascii="Cambria Math" w:hAnsi="Cambria Math"/>
          </w:rPr>
          <m:t>C=</m:t>
        </m:r>
        <m:nary>
          <m:naryPr>
            <m:chr m:val="∑"/>
            <m:limLoc m:val="subSup"/>
            <m:supHide m:val="1"/>
            <m:ctrlPr>
              <w:rPr>
                <w:rFonts w:ascii="Cambria Math" w:hAnsi="Cambria Math"/>
                <w:b w:val="0"/>
                <w:i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sub>
          <m:sup/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C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ϕ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</m:t>
                </m:r>
              </m:sub>
            </m:sSub>
          </m:e>
        </m:nary>
      </m:oMath>
      <w:r w:rsidRPr="00565CB4">
        <w:rPr>
          <w:rFonts w:ascii="Cambria Math" w:hAnsi="Cambria Math"/>
          <w:b w:val="0"/>
          <w:bCs/>
          <w:iCs/>
        </w:rPr>
        <w:tab/>
        <w:t xml:space="preserve">[Eq.  </w:t>
      </w:r>
      <w:r w:rsidRPr="00565CB4">
        <w:rPr>
          <w:rFonts w:ascii="Cambria Math" w:hAnsi="Cambria Math"/>
          <w:b w:val="0"/>
          <w:bCs/>
          <w:iCs/>
        </w:rPr>
        <w:fldChar w:fldCharType="begin"/>
      </w:r>
      <w:r w:rsidRPr="00565CB4">
        <w:rPr>
          <w:rFonts w:ascii="Cambria Math" w:hAnsi="Cambria Math"/>
          <w:b w:val="0"/>
          <w:bCs/>
          <w:iCs/>
        </w:rPr>
        <w:instrText xml:space="preserve"> SEQ Eq._ \* ARABIC </w:instrText>
      </w:r>
      <w:r w:rsidRPr="00565CB4">
        <w:rPr>
          <w:rFonts w:ascii="Cambria Math" w:hAnsi="Cambria Math"/>
          <w:b w:val="0"/>
          <w:bCs/>
          <w:iCs/>
        </w:rPr>
        <w:fldChar w:fldCharType="separate"/>
      </w:r>
      <w:r>
        <w:rPr>
          <w:rFonts w:ascii="Cambria Math" w:hAnsi="Cambria Math"/>
          <w:b w:val="0"/>
          <w:bCs/>
          <w:iCs/>
          <w:noProof/>
        </w:rPr>
        <w:t>2</w:t>
      </w:r>
      <w:r w:rsidRPr="00565CB4">
        <w:rPr>
          <w:rFonts w:ascii="Cambria Math" w:hAnsi="Cambria Math"/>
          <w:b w:val="0"/>
          <w:bCs/>
          <w:iCs/>
        </w:rPr>
        <w:fldChar w:fldCharType="end"/>
      </w:r>
      <w:r w:rsidRPr="00565CB4">
        <w:rPr>
          <w:rFonts w:ascii="Cambria Math" w:hAnsi="Cambria Math"/>
          <w:b w:val="0"/>
          <w:bCs/>
          <w:iCs/>
        </w:rPr>
        <w:t>]</w:t>
      </w:r>
    </w:p>
    <w:p w14:paraId="0DD27A55" w14:textId="6632B264" w:rsidR="004C0445" w:rsidRDefault="00A811EB" w:rsidP="00157334">
      <w:r>
        <w:t>where</w:t>
      </w:r>
      <w:r w:rsidR="00CD6A69">
        <w:t xml:space="preserve"> C is the volumetric specific heat of the constituent</w:t>
      </w:r>
      <w:r w:rsidR="00363BAB">
        <w:t xml:space="preserve">, </w:t>
      </w:r>
      <w:r w:rsidR="004262EC">
        <w:t>ϕ</w:t>
      </w:r>
      <w:r w:rsidR="00CD6A69">
        <w:t xml:space="preserve"> is the volumetric fraction</w:t>
      </w:r>
      <w:r w:rsidR="004968F9">
        <w:t xml:space="preserve"> of the constituent</w:t>
      </w:r>
      <w:r w:rsidR="004262EC">
        <w:t xml:space="preserve"> in the whole soil</w:t>
      </w:r>
      <w:r w:rsidR="00363BAB">
        <w:t xml:space="preserve"> and subscript </w:t>
      </w:r>
      <w:proofErr w:type="spellStart"/>
      <w:r w:rsidR="00363BAB">
        <w:rPr>
          <w:i/>
          <w:iCs/>
        </w:rPr>
        <w:t>i</w:t>
      </w:r>
      <w:proofErr w:type="spellEnd"/>
      <w:r w:rsidR="00363BAB">
        <w:t xml:space="preserve"> indicates the soil constituent which has values of rocks, OM (organic matter), sand, silt, clay, water, </w:t>
      </w:r>
      <w:proofErr w:type="gramStart"/>
      <w:r w:rsidR="00363BAB">
        <w:t>ice</w:t>
      </w:r>
      <w:proofErr w:type="gramEnd"/>
      <w:r w:rsidR="00363BAB">
        <w:t xml:space="preserve"> and air</w:t>
      </w:r>
      <w:r w:rsidR="00CD6A69">
        <w:t>.</w:t>
      </w:r>
      <w:r w:rsidR="004262EC">
        <w:t xml:space="preserve"> Note that these volumetric fractions are slightly different to those frequently used in APSIM as they need to account for rocks and organic matter in the </w:t>
      </w:r>
      <w:r w:rsidR="00363BAB">
        <w:t xml:space="preserve">whole-soil </w:t>
      </w:r>
      <w:r w:rsidR="004262EC">
        <w:t>volume.</w:t>
      </w:r>
    </w:p>
    <w:p w14:paraId="23394BE8" w14:textId="77777777" w:rsidR="004262EC" w:rsidRDefault="004262EC" w:rsidP="00157334"/>
    <w:p w14:paraId="704D6392" w14:textId="365F4E8A" w:rsidR="004262EC" w:rsidRDefault="004262EC" w:rsidP="00157334">
      <w:r>
        <w:t xml:space="preserve">The calculation method </w:t>
      </w:r>
      <w:r w:rsidR="001C1541">
        <w:t xml:space="preserve">is somewhat complicated by the basis of the soil property inputs in APSIM. For example, the clay percentage is the percentage of clay in the soil fines (i.e., </w:t>
      </w:r>
      <w:r w:rsidR="001C1541">
        <w:lastRenderedPageBreak/>
        <w:t>excluding stones) after removal of the organic matter. Given these considerations, the calculations</w:t>
      </w:r>
      <w:r w:rsidR="00565CB4">
        <w:t>,</w:t>
      </w:r>
      <w:r w:rsidR="001C1541">
        <w:t xml:space="preserve"> with their </w:t>
      </w:r>
      <w:r w:rsidR="009141F5">
        <w:t xml:space="preserve">order </w:t>
      </w:r>
      <w:r w:rsidR="00565CB4">
        <w:t xml:space="preserve">of calculation, </w:t>
      </w:r>
      <w:r>
        <w:t>is:</w:t>
      </w:r>
    </w:p>
    <w:p w14:paraId="2DE0432D" w14:textId="509FC513" w:rsidR="004262EC" w:rsidRDefault="004262EC" w:rsidP="004262EC">
      <w:pPr>
        <w:pStyle w:val="ListParagraph"/>
        <w:numPr>
          <w:ilvl w:val="0"/>
          <w:numId w:val="1"/>
        </w:numPr>
      </w:pPr>
      <w:proofErr w:type="spellStart"/>
      <w:r>
        <w:t>ϕ</w:t>
      </w:r>
      <w:r w:rsidRPr="004262EC">
        <w:rPr>
          <w:vertAlign w:val="subscript"/>
        </w:rPr>
        <w:t>rocks</w:t>
      </w:r>
      <w:proofErr w:type="spellEnd"/>
      <w:r>
        <w:t xml:space="preserve"> = Rocks% /</w:t>
      </w:r>
      <w:r w:rsidR="00F27C07">
        <w:t xml:space="preserve"> </w:t>
      </w:r>
      <w:r>
        <w:t xml:space="preserve">100 </w:t>
      </w:r>
    </w:p>
    <w:p w14:paraId="27EFB80B" w14:textId="38757CA1" w:rsidR="004262EC" w:rsidRDefault="004262EC" w:rsidP="004262EC">
      <w:pPr>
        <w:pStyle w:val="ListParagraph"/>
        <w:numPr>
          <w:ilvl w:val="0"/>
          <w:numId w:val="1"/>
        </w:numPr>
      </w:pP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>
        <w:t xml:space="preserve"> </w:t>
      </w:r>
      <w:r w:rsidRPr="004262EC">
        <w:t>=</w:t>
      </w:r>
      <w:r>
        <w:t xml:space="preserve"> Carbon</w:t>
      </w:r>
      <w:r w:rsidR="00F27C07">
        <w:t xml:space="preserve">% </w:t>
      </w:r>
      <w:r w:rsidRPr="004262EC">
        <w:t>/</w:t>
      </w:r>
      <w:r w:rsidR="00F27C07">
        <w:t xml:space="preserve"> </w:t>
      </w:r>
      <w:r w:rsidRPr="004262EC">
        <w:t>100</w:t>
      </w:r>
      <w:r w:rsidR="00F27C07">
        <w:t xml:space="preserve"> </w:t>
      </w:r>
      <w:r w:rsidRPr="004262EC">
        <w:t>*</w:t>
      </w:r>
      <w:r w:rsidR="00F27C07">
        <w:t xml:space="preserve"> </w:t>
      </w:r>
      <w:r>
        <w:t>2.5</w:t>
      </w:r>
      <w:r w:rsidR="00F27C07">
        <w:t xml:space="preserve"> </w:t>
      </w:r>
      <w:r w:rsidRPr="004262EC">
        <w:t>*</w:t>
      </w:r>
      <w:r w:rsidR="00F27C07">
        <w:t xml:space="preserve"> </w:t>
      </w:r>
      <w:proofErr w:type="spellStart"/>
      <w:r>
        <w:t>ρ</w:t>
      </w:r>
      <w:r w:rsidRPr="004262EC">
        <w:rPr>
          <w:vertAlign w:val="subscript"/>
        </w:rPr>
        <w:t>b</w:t>
      </w:r>
      <w:proofErr w:type="spellEnd"/>
      <w:r w:rsidR="00F27C07" w:rsidRPr="00F27C07">
        <w:t xml:space="preserve"> </w:t>
      </w:r>
      <w:r w:rsidRPr="004262EC">
        <w:t>/</w:t>
      </w:r>
      <w:r w:rsidR="00F27C07">
        <w:t xml:space="preserve"> </w:t>
      </w:r>
      <w:proofErr w:type="spellStart"/>
      <w:r>
        <w:t>ρ</w:t>
      </w:r>
      <w:r w:rsidR="00F27C07">
        <w:rPr>
          <w:vertAlign w:val="subscript"/>
        </w:rPr>
        <w:t>OM</w:t>
      </w:r>
      <w:proofErr w:type="spellEnd"/>
    </w:p>
    <w:p w14:paraId="08468383" w14:textId="02C07948" w:rsidR="00F27C07" w:rsidRDefault="00F27C07" w:rsidP="004262EC">
      <w:pPr>
        <w:pStyle w:val="ListParagraph"/>
        <w:numPr>
          <w:ilvl w:val="0"/>
          <w:numId w:val="1"/>
        </w:numPr>
      </w:pPr>
      <w:proofErr w:type="spellStart"/>
      <w:r>
        <w:t>ϕ</w:t>
      </w:r>
      <w:r w:rsidRPr="004262EC">
        <w:rPr>
          <w:vertAlign w:val="subscript"/>
        </w:rPr>
        <w:t>s</w:t>
      </w:r>
      <w:r>
        <w:rPr>
          <w:vertAlign w:val="subscript"/>
        </w:rPr>
        <w:t>and</w:t>
      </w:r>
      <w:proofErr w:type="spellEnd"/>
      <w:r>
        <w:t xml:space="preserve"> = </w:t>
      </w:r>
      <w:r w:rsidRPr="00F27C07">
        <w:t>(1</w:t>
      </w:r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 w:rsidRPr="00F27C07">
        <w:t xml:space="preserve"> </w:t>
      </w:r>
      <w:r>
        <w:t xml:space="preserve">– </w:t>
      </w:r>
      <w:proofErr w:type="spellStart"/>
      <w:r>
        <w:t>ϕ</w:t>
      </w:r>
      <w:r>
        <w:rPr>
          <w:vertAlign w:val="subscript"/>
        </w:rPr>
        <w:t>rocks</w:t>
      </w:r>
      <w:proofErr w:type="spellEnd"/>
      <w:r w:rsidRPr="00F27C07">
        <w:t>)</w:t>
      </w:r>
      <w:r>
        <w:t xml:space="preserve"> </w:t>
      </w:r>
      <w:r w:rsidRPr="00F27C07">
        <w:t>*</w:t>
      </w:r>
      <w:r>
        <w:t xml:space="preserve"> Sand% </w:t>
      </w:r>
      <w:r w:rsidRPr="00F27C07">
        <w:t>/</w:t>
      </w:r>
      <w:r>
        <w:t xml:space="preserve"> </w:t>
      </w:r>
      <w:r w:rsidRPr="00F27C07">
        <w:t>100</w:t>
      </w:r>
      <w:r w:rsidR="009141F5">
        <w:t xml:space="preserve"> * </w:t>
      </w:r>
      <w:proofErr w:type="spellStart"/>
      <w:r w:rsidR="009141F5">
        <w:t>ρ</w:t>
      </w:r>
      <w:r w:rsidR="009141F5" w:rsidRPr="004262EC">
        <w:rPr>
          <w:vertAlign w:val="subscript"/>
        </w:rPr>
        <w:t>b</w:t>
      </w:r>
      <w:proofErr w:type="spellEnd"/>
      <w:r w:rsidR="009141F5" w:rsidRPr="00F27C07">
        <w:t xml:space="preserve"> </w:t>
      </w:r>
      <w:r w:rsidR="009141F5" w:rsidRPr="004262EC">
        <w:t>/</w:t>
      </w:r>
      <w:r w:rsidR="009141F5">
        <w:t xml:space="preserve"> </w:t>
      </w:r>
      <w:proofErr w:type="spellStart"/>
      <w:r w:rsidR="009141F5">
        <w:t>ρ</w:t>
      </w:r>
      <w:r w:rsidR="009141F5">
        <w:rPr>
          <w:vertAlign w:val="subscript"/>
        </w:rPr>
        <w:t>s</w:t>
      </w:r>
      <w:proofErr w:type="spellEnd"/>
    </w:p>
    <w:p w14:paraId="453CED8D" w14:textId="1F582EBD" w:rsidR="00F27C07" w:rsidRDefault="00F27C07" w:rsidP="00F27C07">
      <w:pPr>
        <w:pStyle w:val="ListParagraph"/>
        <w:numPr>
          <w:ilvl w:val="0"/>
          <w:numId w:val="1"/>
        </w:numPr>
      </w:pPr>
      <w:proofErr w:type="spellStart"/>
      <w:r>
        <w:t>ϕ</w:t>
      </w:r>
      <w:r w:rsidRPr="004262EC">
        <w:rPr>
          <w:vertAlign w:val="subscript"/>
        </w:rPr>
        <w:t>s</w:t>
      </w:r>
      <w:r>
        <w:rPr>
          <w:vertAlign w:val="subscript"/>
        </w:rPr>
        <w:t>ilt</w:t>
      </w:r>
      <w:proofErr w:type="spellEnd"/>
      <w:r>
        <w:t xml:space="preserve"> = </w:t>
      </w:r>
      <w:r w:rsidRPr="00F27C07">
        <w:t>(1</w:t>
      </w:r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 w:rsidRPr="00F27C07">
        <w:t xml:space="preserve"> </w:t>
      </w:r>
      <w:r>
        <w:t xml:space="preserve">– </w:t>
      </w:r>
      <w:proofErr w:type="spellStart"/>
      <w:r>
        <w:t>ϕ</w:t>
      </w:r>
      <w:r>
        <w:rPr>
          <w:vertAlign w:val="subscript"/>
        </w:rPr>
        <w:t>rocks</w:t>
      </w:r>
      <w:proofErr w:type="spellEnd"/>
      <w:r w:rsidRPr="00F27C07">
        <w:t>)</w:t>
      </w:r>
      <w:r>
        <w:t xml:space="preserve"> </w:t>
      </w:r>
      <w:r w:rsidRPr="00F27C07">
        <w:t>*</w:t>
      </w:r>
      <w:r>
        <w:t xml:space="preserve"> Silt% </w:t>
      </w:r>
      <w:r w:rsidRPr="00F27C07">
        <w:t>/</w:t>
      </w:r>
      <w:r>
        <w:t xml:space="preserve"> </w:t>
      </w:r>
      <w:r w:rsidRPr="00F27C07">
        <w:t>100</w:t>
      </w:r>
      <w:r w:rsidR="009141F5">
        <w:t xml:space="preserve"> * </w:t>
      </w:r>
      <w:proofErr w:type="spellStart"/>
      <w:r w:rsidR="009141F5">
        <w:t>ρ</w:t>
      </w:r>
      <w:r w:rsidR="009141F5" w:rsidRPr="004262EC">
        <w:rPr>
          <w:vertAlign w:val="subscript"/>
        </w:rPr>
        <w:t>b</w:t>
      </w:r>
      <w:proofErr w:type="spellEnd"/>
      <w:r w:rsidR="009141F5" w:rsidRPr="00F27C07">
        <w:t xml:space="preserve"> </w:t>
      </w:r>
      <w:r w:rsidR="009141F5" w:rsidRPr="004262EC">
        <w:t>/</w:t>
      </w:r>
      <w:r w:rsidR="009141F5">
        <w:t xml:space="preserve"> </w:t>
      </w:r>
      <w:proofErr w:type="spellStart"/>
      <w:r w:rsidR="009141F5">
        <w:t>ρ</w:t>
      </w:r>
      <w:r w:rsidR="009141F5">
        <w:rPr>
          <w:vertAlign w:val="subscript"/>
        </w:rPr>
        <w:t>s</w:t>
      </w:r>
      <w:proofErr w:type="spellEnd"/>
    </w:p>
    <w:p w14:paraId="51FA97A8" w14:textId="1505C6EE" w:rsidR="00F27C07" w:rsidRDefault="00F27C07" w:rsidP="00F27C07">
      <w:pPr>
        <w:pStyle w:val="ListParagraph"/>
        <w:numPr>
          <w:ilvl w:val="0"/>
          <w:numId w:val="1"/>
        </w:numPr>
      </w:pPr>
      <w:proofErr w:type="spellStart"/>
      <w:r>
        <w:t>ϕ</w:t>
      </w:r>
      <w:r>
        <w:rPr>
          <w:vertAlign w:val="subscript"/>
        </w:rPr>
        <w:t>clay</w:t>
      </w:r>
      <w:proofErr w:type="spellEnd"/>
      <w:r>
        <w:t xml:space="preserve"> = </w:t>
      </w:r>
      <w:r w:rsidRPr="00F27C07">
        <w:t>(1</w:t>
      </w:r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 w:rsidRPr="00F27C07">
        <w:t xml:space="preserve"> </w:t>
      </w:r>
      <w:r>
        <w:t xml:space="preserve">– </w:t>
      </w:r>
      <w:proofErr w:type="spellStart"/>
      <w:r>
        <w:t>ϕ</w:t>
      </w:r>
      <w:r>
        <w:rPr>
          <w:vertAlign w:val="subscript"/>
        </w:rPr>
        <w:t>rocks</w:t>
      </w:r>
      <w:proofErr w:type="spellEnd"/>
      <w:r w:rsidRPr="00F27C07">
        <w:t>)</w:t>
      </w:r>
      <w:r>
        <w:t xml:space="preserve"> </w:t>
      </w:r>
      <w:r w:rsidRPr="00F27C07">
        <w:t>*</w:t>
      </w:r>
      <w:r>
        <w:t xml:space="preserve"> Clay% </w:t>
      </w:r>
      <w:r w:rsidRPr="00F27C07">
        <w:t>/</w:t>
      </w:r>
      <w:r>
        <w:t xml:space="preserve"> </w:t>
      </w:r>
      <w:r w:rsidRPr="00F27C07">
        <w:t>100</w:t>
      </w:r>
      <w:r w:rsidR="009141F5">
        <w:t xml:space="preserve"> * </w:t>
      </w:r>
      <w:proofErr w:type="spellStart"/>
      <w:r w:rsidR="009141F5">
        <w:t>ρ</w:t>
      </w:r>
      <w:r w:rsidR="009141F5" w:rsidRPr="004262EC">
        <w:rPr>
          <w:vertAlign w:val="subscript"/>
        </w:rPr>
        <w:t>b</w:t>
      </w:r>
      <w:proofErr w:type="spellEnd"/>
      <w:r w:rsidR="009141F5" w:rsidRPr="00F27C07">
        <w:t xml:space="preserve"> </w:t>
      </w:r>
      <w:r w:rsidR="009141F5" w:rsidRPr="004262EC">
        <w:t>/</w:t>
      </w:r>
      <w:r w:rsidR="009141F5">
        <w:t xml:space="preserve"> </w:t>
      </w:r>
      <w:proofErr w:type="spellStart"/>
      <w:r w:rsidR="009141F5">
        <w:t>ρ</w:t>
      </w:r>
      <w:r w:rsidR="009141F5">
        <w:rPr>
          <w:vertAlign w:val="subscript"/>
        </w:rPr>
        <w:t>s</w:t>
      </w:r>
      <w:proofErr w:type="spellEnd"/>
    </w:p>
    <w:p w14:paraId="4A0B5D7B" w14:textId="329190B3" w:rsidR="009141F5" w:rsidRDefault="009141F5" w:rsidP="009141F5">
      <w:pPr>
        <w:pStyle w:val="ListParagraph"/>
        <w:numPr>
          <w:ilvl w:val="0"/>
          <w:numId w:val="1"/>
        </w:numPr>
      </w:pPr>
      <w:proofErr w:type="spellStart"/>
      <w:r>
        <w:t>ϕ</w:t>
      </w:r>
      <w:r>
        <w:rPr>
          <w:vertAlign w:val="subscript"/>
        </w:rPr>
        <w:t>water</w:t>
      </w:r>
      <w:proofErr w:type="spellEnd"/>
      <w:r>
        <w:t xml:space="preserve"> = </w:t>
      </w:r>
      <w:r w:rsidRPr="00F27C07">
        <w:t>(1</w:t>
      </w:r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 w:rsidRPr="00F27C07">
        <w:t>)</w:t>
      </w:r>
      <w:r>
        <w:t xml:space="preserve"> </w:t>
      </w:r>
      <w:r w:rsidRPr="00F27C07">
        <w:t>*</w:t>
      </w:r>
      <w:r>
        <w:t xml:space="preserve"> θ </w:t>
      </w:r>
    </w:p>
    <w:p w14:paraId="751620B5" w14:textId="3AE771BA" w:rsidR="009141F5" w:rsidRDefault="009141F5" w:rsidP="009141F5">
      <w:pPr>
        <w:pStyle w:val="ListParagraph"/>
        <w:numPr>
          <w:ilvl w:val="0"/>
          <w:numId w:val="1"/>
        </w:numPr>
      </w:pPr>
      <w:proofErr w:type="spellStart"/>
      <w:r>
        <w:t>ϕ</w:t>
      </w:r>
      <w:r>
        <w:rPr>
          <w:vertAlign w:val="subscript"/>
        </w:rPr>
        <w:t>ice</w:t>
      </w:r>
      <w:proofErr w:type="spellEnd"/>
      <w:r>
        <w:t xml:space="preserve"> = </w:t>
      </w:r>
      <w:r w:rsidRPr="00F27C07">
        <w:t>(1</w:t>
      </w:r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 w:rsidRPr="00F27C07">
        <w:t>)</w:t>
      </w:r>
      <w:r>
        <w:t xml:space="preserve"> </w:t>
      </w:r>
      <w:r w:rsidRPr="00F27C07">
        <w:t>*</w:t>
      </w:r>
      <w:r>
        <w:t xml:space="preserve"> </w:t>
      </w:r>
      <w:proofErr w:type="spellStart"/>
      <w:r>
        <w:t>θ</w:t>
      </w:r>
      <w:r w:rsidRPr="009141F5">
        <w:rPr>
          <w:vertAlign w:val="subscript"/>
        </w:rPr>
        <w:t>ice</w:t>
      </w:r>
      <w:proofErr w:type="spellEnd"/>
      <w:r>
        <w:t xml:space="preserve"> </w:t>
      </w:r>
    </w:p>
    <w:p w14:paraId="5C02C3A3" w14:textId="2E898F04" w:rsidR="009141F5" w:rsidRDefault="009141F5" w:rsidP="009141F5">
      <w:pPr>
        <w:pStyle w:val="ListParagraph"/>
        <w:numPr>
          <w:ilvl w:val="0"/>
          <w:numId w:val="1"/>
        </w:numPr>
      </w:pPr>
      <w:proofErr w:type="spellStart"/>
      <w:r>
        <w:t>ϕ</w:t>
      </w:r>
      <w:r>
        <w:rPr>
          <w:vertAlign w:val="subscript"/>
        </w:rPr>
        <w:t>air</w:t>
      </w:r>
      <w:proofErr w:type="spellEnd"/>
      <w:r>
        <w:t xml:space="preserve"> = </w:t>
      </w:r>
      <w:r w:rsidRPr="00F27C07">
        <w:t>1</w:t>
      </w:r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rocks</w:t>
      </w:r>
      <w:proofErr w:type="spellEnd"/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s</w:t>
      </w:r>
      <w:r>
        <w:rPr>
          <w:vertAlign w:val="subscript"/>
        </w:rPr>
        <w:t>and</w:t>
      </w:r>
      <w:proofErr w:type="spellEnd"/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 w:rsidRPr="004262EC">
        <w:rPr>
          <w:vertAlign w:val="subscript"/>
        </w:rPr>
        <w:t>s</w:t>
      </w:r>
      <w:r>
        <w:rPr>
          <w:vertAlign w:val="subscript"/>
        </w:rPr>
        <w:t>ilt</w:t>
      </w:r>
      <w:proofErr w:type="spellEnd"/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>
        <w:rPr>
          <w:vertAlign w:val="subscript"/>
        </w:rPr>
        <w:t>clay</w:t>
      </w:r>
      <w:proofErr w:type="spellEnd"/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>
        <w:rPr>
          <w:vertAlign w:val="subscript"/>
        </w:rPr>
        <w:t>water</w:t>
      </w:r>
      <w:proofErr w:type="spellEnd"/>
      <w:r>
        <w:t xml:space="preserve"> </w:t>
      </w:r>
      <w:r w:rsidRPr="00F27C07">
        <w:t>-</w:t>
      </w:r>
      <w:r>
        <w:t xml:space="preserve"> </w:t>
      </w:r>
      <w:proofErr w:type="spellStart"/>
      <w:r>
        <w:t>ϕ</w:t>
      </w:r>
      <w:r>
        <w:rPr>
          <w:vertAlign w:val="subscript"/>
        </w:rPr>
        <w:t>ice</w:t>
      </w:r>
      <w:proofErr w:type="spellEnd"/>
      <w:r>
        <w:t xml:space="preserve"> </w:t>
      </w:r>
    </w:p>
    <w:p w14:paraId="3524C54D" w14:textId="7EBA47D9" w:rsidR="00CD6A69" w:rsidRDefault="009141F5" w:rsidP="009141F5">
      <w:r>
        <w:t>where notes on each calculation</w:t>
      </w:r>
      <w:r w:rsidR="001C1541">
        <w:t xml:space="preserve"> are as below</w:t>
      </w:r>
      <w:r>
        <w:t>:</w:t>
      </w:r>
    </w:p>
    <w:p w14:paraId="11486471" w14:textId="67A756CA" w:rsidR="009141F5" w:rsidRDefault="009141F5" w:rsidP="009141F5">
      <w:pPr>
        <w:pStyle w:val="ListParagraph"/>
        <w:numPr>
          <w:ilvl w:val="0"/>
          <w:numId w:val="3"/>
        </w:numPr>
      </w:pPr>
      <w:r>
        <w:t xml:space="preserve">Rocks% is the % by volume of stones/rocks in the </w:t>
      </w:r>
      <w:r w:rsidR="001C1541">
        <w:t xml:space="preserve">intact </w:t>
      </w:r>
      <w:r>
        <w:t xml:space="preserve">soil layer as entered in </w:t>
      </w:r>
      <w:proofErr w:type="gramStart"/>
      <w:r>
        <w:t>APSIM</w:t>
      </w:r>
      <w:proofErr w:type="gramEnd"/>
    </w:p>
    <w:p w14:paraId="3B25943F" w14:textId="54EDC53A" w:rsidR="009141F5" w:rsidRDefault="009141F5" w:rsidP="009141F5">
      <w:pPr>
        <w:pStyle w:val="ListParagraph"/>
        <w:numPr>
          <w:ilvl w:val="0"/>
          <w:numId w:val="3"/>
        </w:numPr>
      </w:pPr>
      <w:r>
        <w:t xml:space="preserve">Carbon% is the % by mass of carbon in the soil fine fraction, the factor of 2.5 is to convert from carbon to organic matter by weight, </w:t>
      </w:r>
      <w:proofErr w:type="spellStart"/>
      <w:r>
        <w:t>ρ</w:t>
      </w:r>
      <w:r w:rsidRPr="004262EC">
        <w:rPr>
          <w:vertAlign w:val="subscript"/>
        </w:rPr>
        <w:t>b</w:t>
      </w:r>
      <w:proofErr w:type="spellEnd"/>
      <w:r w:rsidRPr="00F27C07">
        <w:t xml:space="preserve"> </w:t>
      </w:r>
      <w:r>
        <w:t xml:space="preserve">is the soil bulk density as the mass of fine earth in the </w:t>
      </w:r>
      <w:r w:rsidR="001C1541">
        <w:t xml:space="preserve">intact </w:t>
      </w:r>
      <w:r>
        <w:t xml:space="preserve">soil volume, and </w:t>
      </w:r>
      <w:proofErr w:type="spellStart"/>
      <w:r>
        <w:t>ρ</w:t>
      </w:r>
      <w:r>
        <w:rPr>
          <w:vertAlign w:val="subscript"/>
        </w:rPr>
        <w:t>OM</w:t>
      </w:r>
      <w:proofErr w:type="spellEnd"/>
      <w:r>
        <w:t xml:space="preserve"> is the density of organic </w:t>
      </w:r>
      <w:proofErr w:type="gramStart"/>
      <w:r>
        <w:t>matter</w:t>
      </w:r>
      <w:proofErr w:type="gramEnd"/>
    </w:p>
    <w:p w14:paraId="2BB88172" w14:textId="734BB51D" w:rsidR="009141F5" w:rsidRDefault="009141F5" w:rsidP="009141F5">
      <w:pPr>
        <w:pStyle w:val="ListParagraph"/>
        <w:numPr>
          <w:ilvl w:val="0"/>
          <w:numId w:val="3"/>
        </w:numPr>
      </w:pPr>
      <w:r>
        <w:t>Sand% is the % by volume of sand in the fine earth fraction of the soil as entered in APSIM</w:t>
      </w:r>
      <w:r w:rsidR="001C1541">
        <w:t xml:space="preserve">, and </w:t>
      </w:r>
      <w:proofErr w:type="spellStart"/>
      <w:r w:rsidR="001C1541">
        <w:t>ρ</w:t>
      </w:r>
      <w:r w:rsidR="001C1541" w:rsidRPr="001C1541">
        <w:rPr>
          <w:vertAlign w:val="subscript"/>
        </w:rPr>
        <w:t>s</w:t>
      </w:r>
      <w:proofErr w:type="spellEnd"/>
      <w:r w:rsidR="001C1541">
        <w:t xml:space="preserve"> is the particle density of the soil </w:t>
      </w:r>
      <w:proofErr w:type="gramStart"/>
      <w:r w:rsidR="001C1541">
        <w:t>fines</w:t>
      </w:r>
      <w:proofErr w:type="gramEnd"/>
    </w:p>
    <w:p w14:paraId="61FB5F6B" w14:textId="79394388" w:rsidR="001C1541" w:rsidRDefault="001C1541" w:rsidP="001C1541">
      <w:pPr>
        <w:pStyle w:val="ListParagraph"/>
        <w:numPr>
          <w:ilvl w:val="0"/>
          <w:numId w:val="3"/>
        </w:numPr>
      </w:pPr>
      <w:r>
        <w:t xml:space="preserve">Silt% is the % by volume of sand in the fine earth fraction of the soil, as entered in </w:t>
      </w:r>
      <w:proofErr w:type="gramStart"/>
      <w:r>
        <w:t>APSIM</w:t>
      </w:r>
      <w:proofErr w:type="gramEnd"/>
    </w:p>
    <w:p w14:paraId="5A176170" w14:textId="0FBBA46F" w:rsidR="001C1541" w:rsidRDefault="001C1541" w:rsidP="001C1541">
      <w:pPr>
        <w:pStyle w:val="ListParagraph"/>
        <w:numPr>
          <w:ilvl w:val="0"/>
          <w:numId w:val="3"/>
        </w:numPr>
      </w:pPr>
      <w:r>
        <w:t xml:space="preserve">Clay% is the % by volume of clay in the fine earth fraction of the soil, as entered in </w:t>
      </w:r>
      <w:proofErr w:type="gramStart"/>
      <w:r>
        <w:t>APSIM</w:t>
      </w:r>
      <w:proofErr w:type="gramEnd"/>
    </w:p>
    <w:p w14:paraId="39DE9452" w14:textId="0F1ADE30" w:rsidR="009141F5" w:rsidRDefault="001C1541" w:rsidP="009141F5">
      <w:pPr>
        <w:pStyle w:val="ListParagraph"/>
        <w:numPr>
          <w:ilvl w:val="0"/>
          <w:numId w:val="3"/>
        </w:numPr>
      </w:pPr>
      <w:r>
        <w:t xml:space="preserve">θ is the volumetric soil water content </w:t>
      </w:r>
      <w:r w:rsidR="00D33681">
        <w:t xml:space="preserve">(liquid form only) </w:t>
      </w:r>
      <w:r>
        <w:t>as simulated by APSIM</w:t>
      </w:r>
    </w:p>
    <w:p w14:paraId="5C82871D" w14:textId="1844988C" w:rsidR="001C1541" w:rsidRDefault="001C1541" w:rsidP="001C1541">
      <w:pPr>
        <w:pStyle w:val="ListParagraph"/>
        <w:numPr>
          <w:ilvl w:val="0"/>
          <w:numId w:val="3"/>
        </w:numPr>
      </w:pPr>
      <w:proofErr w:type="spellStart"/>
      <w:r>
        <w:t>θ</w:t>
      </w:r>
      <w:r w:rsidRPr="001C1541">
        <w:rPr>
          <w:vertAlign w:val="subscript"/>
        </w:rPr>
        <w:t>ice</w:t>
      </w:r>
      <w:proofErr w:type="spellEnd"/>
      <w:r>
        <w:t xml:space="preserve"> is the volumetric ice content</w:t>
      </w:r>
      <w:r w:rsidR="00BD4969">
        <w:t xml:space="preserve"> </w:t>
      </w:r>
      <w:r w:rsidR="00D33681">
        <w:t>which may be simulated in a future version of</w:t>
      </w:r>
      <w:r w:rsidR="00BD4969">
        <w:t xml:space="preserve"> </w:t>
      </w:r>
      <w:proofErr w:type="gramStart"/>
      <w:r w:rsidR="00BD4969">
        <w:t>APSIM</w:t>
      </w:r>
      <w:proofErr w:type="gramEnd"/>
    </w:p>
    <w:p w14:paraId="54AA179C" w14:textId="4F2901D0" w:rsidR="009141F5" w:rsidRDefault="00BD4969" w:rsidP="00BD4969">
      <w:r>
        <w:t>and</w:t>
      </w:r>
    </w:p>
    <w:p w14:paraId="305C28DB" w14:textId="61F0A47D" w:rsidR="00BD4969" w:rsidRDefault="00BD4969" w:rsidP="00BD4969">
      <w:pPr>
        <w:pStyle w:val="ListParagraph"/>
        <w:numPr>
          <w:ilvl w:val="0"/>
          <w:numId w:val="6"/>
        </w:numPr>
      </w:pPr>
      <w:proofErr w:type="spellStart"/>
      <w:r>
        <w:t>ρ</w:t>
      </w:r>
      <w:r>
        <w:rPr>
          <w:vertAlign w:val="subscript"/>
        </w:rPr>
        <w:t>OM</w:t>
      </w:r>
      <w:proofErr w:type="spellEnd"/>
      <w:r>
        <w:rPr>
          <w:vertAlign w:val="subscript"/>
        </w:rPr>
        <w:t xml:space="preserve"> </w:t>
      </w:r>
      <w:r>
        <w:t>is given a value of 1.3 Mg /</w:t>
      </w:r>
      <w:r w:rsidRPr="00AA3668">
        <w:t>m</w:t>
      </w:r>
      <w:r w:rsidRPr="00AA3668">
        <w:rPr>
          <w:vertAlign w:val="superscript"/>
        </w:rPr>
        <w:t>3</w:t>
      </w:r>
      <w:r>
        <w:t xml:space="preserve"> </w:t>
      </w:r>
      <w:r w:rsidR="00813D22">
        <w:fldChar w:fldCharType="begin"/>
      </w:r>
      <w:r w:rsidR="00813D22">
        <w:instrText xml:space="preserve"> ADDIN EN.CITE &lt;EndNote&gt;&lt;Cite&gt;&lt;Author&gt;Campbell&lt;/Author&gt;&lt;Year&gt;1985&lt;/Year&gt;&lt;RecNum&gt;328&lt;/RecNum&gt;&lt;DisplayText&gt;(Campbell, 1985)&lt;/DisplayText&gt;&lt;record&gt;&lt;rec-number&gt;328&lt;/rec-number&gt;&lt;foreign-keys&gt;&lt;key app="EN" db-id="f2tttzdw4ww50iexvejpt9wcdrd5err0trwd" timestamp="0"&gt;328&lt;/key&gt;&lt;/foreign-keys&gt;&lt;ref-type name="Book"&gt;6&lt;/ref-type&gt;&lt;contributors&gt;&lt;authors&gt;&lt;author&gt;Campbell, G.S.&lt;/author&gt;&lt;/authors&gt;&lt;/contributors&gt;&lt;titles&gt;&lt;title&gt;Soil Physics with BASIC. Transport Models for Soil - Plant Systems&lt;/title&gt;&lt;/titles&gt;&lt;pages&gt;150&lt;/pages&gt;&lt;dates&gt;&lt;year&gt;1985&lt;/year&gt;&lt;/dates&gt;&lt;pub-location&gt;Amsterdam&lt;/pub-location&gt;&lt;publisher&gt;Elsevier&lt;/publisher&gt;&lt;accession-num&gt;321&lt;/accession-num&gt;&lt;urls&gt;&lt;/urls&gt;&lt;/record&gt;&lt;/Cite&gt;&lt;/EndNote&gt;</w:instrText>
      </w:r>
      <w:r w:rsidR="00813D22">
        <w:fldChar w:fldCharType="separate"/>
      </w:r>
      <w:r w:rsidR="00813D22">
        <w:rPr>
          <w:noProof/>
        </w:rPr>
        <w:t>(Campbell, 1985)</w:t>
      </w:r>
      <w:r w:rsidR="00813D22">
        <w:fldChar w:fldCharType="end"/>
      </w:r>
      <w:r w:rsidR="00813D22">
        <w:t xml:space="preserve"> </w:t>
      </w:r>
    </w:p>
    <w:p w14:paraId="308D4722" w14:textId="6878C261" w:rsidR="00BD4969" w:rsidRDefault="00BD4969" w:rsidP="00BD4969">
      <w:pPr>
        <w:pStyle w:val="ListParagraph"/>
        <w:numPr>
          <w:ilvl w:val="0"/>
          <w:numId w:val="6"/>
        </w:numPr>
      </w:pPr>
      <w:proofErr w:type="spellStart"/>
      <w:r>
        <w:t>ρ</w:t>
      </w:r>
      <w:r>
        <w:rPr>
          <w:vertAlign w:val="subscript"/>
        </w:rPr>
        <w:t>s</w:t>
      </w:r>
      <w:proofErr w:type="spellEnd"/>
      <w:r>
        <w:rPr>
          <w:vertAlign w:val="subscript"/>
        </w:rPr>
        <w:t xml:space="preserve"> </w:t>
      </w:r>
      <w:r>
        <w:t>is throughout APSIM given a value of 2.65 Mg /</w:t>
      </w:r>
      <w:r w:rsidRPr="00AA3668">
        <w:t>m</w:t>
      </w:r>
      <w:r w:rsidRPr="00AA3668">
        <w:rPr>
          <w:vertAlign w:val="superscript"/>
        </w:rPr>
        <w:t>3</w:t>
      </w:r>
      <w:r>
        <w:t xml:space="preserve"> but there would be more flexibility for a greater range of soils if this was specified in the soil properties rather than being inherently </w:t>
      </w:r>
      <w:proofErr w:type="gramStart"/>
      <w:r>
        <w:t>assumed</w:t>
      </w:r>
      <w:proofErr w:type="gramEnd"/>
    </w:p>
    <w:p w14:paraId="4A8DF510" w14:textId="2BC66969" w:rsidR="00BD4969" w:rsidRDefault="00BD4969" w:rsidP="001C1541">
      <w:pPr>
        <w:pStyle w:val="ListParagraph"/>
        <w:numPr>
          <w:ilvl w:val="0"/>
          <w:numId w:val="6"/>
        </w:numPr>
      </w:pPr>
      <w:proofErr w:type="spellStart"/>
      <w:r>
        <w:t>ϕ</w:t>
      </w:r>
      <w:r w:rsidRPr="004262EC">
        <w:rPr>
          <w:vertAlign w:val="subscript"/>
        </w:rPr>
        <w:t>OM</w:t>
      </w:r>
      <w:proofErr w:type="spellEnd"/>
      <w:r>
        <w:t xml:space="preserve"> is often overlooked</w:t>
      </w:r>
      <w:r w:rsidR="00D33681">
        <w:t xml:space="preserve"> when calculating soil thermal properties</w:t>
      </w:r>
      <w:r>
        <w:t xml:space="preserve"> as usually the organic matter content of the soil is sufficiently low that it may be ignored</w:t>
      </w:r>
      <w:r w:rsidR="00D33681">
        <w:t>. H</w:t>
      </w:r>
      <w:r>
        <w:t xml:space="preserve">owever explicitly including it will maintain flexibility for </w:t>
      </w:r>
      <w:r w:rsidR="00D33681">
        <w:t xml:space="preserve">soils with </w:t>
      </w:r>
      <w:r>
        <w:t xml:space="preserve">high organic matter </w:t>
      </w:r>
      <w:r w:rsidR="00D33681">
        <w:t xml:space="preserve">and particularly for </w:t>
      </w:r>
      <w:r>
        <w:t xml:space="preserve">peat </w:t>
      </w:r>
      <w:proofErr w:type="gramStart"/>
      <w:r>
        <w:t>soils</w:t>
      </w:r>
      <w:proofErr w:type="gramEnd"/>
    </w:p>
    <w:p w14:paraId="7349826F" w14:textId="142FCF69" w:rsidR="001C1541" w:rsidRDefault="00BD4969" w:rsidP="001C1541">
      <w:pPr>
        <w:pStyle w:val="ListParagraph"/>
        <w:numPr>
          <w:ilvl w:val="0"/>
          <w:numId w:val="6"/>
        </w:numPr>
      </w:pPr>
      <w:proofErr w:type="spellStart"/>
      <w:r>
        <w:t>θ</w:t>
      </w:r>
      <w:r w:rsidRPr="001C1541">
        <w:rPr>
          <w:vertAlign w:val="subscript"/>
        </w:rPr>
        <w:t>ice</w:t>
      </w:r>
      <w:proofErr w:type="spellEnd"/>
      <w:r>
        <w:t xml:space="preserve"> </w:t>
      </w:r>
      <w:r w:rsidRPr="00BD4969">
        <w:t xml:space="preserve">is only considered here only for forward compatibility – in the current version it will have a value of </w:t>
      </w:r>
      <w:proofErr w:type="gramStart"/>
      <w:r w:rsidRPr="00BD4969">
        <w:t>0</w:t>
      </w:r>
      <w:proofErr w:type="gramEnd"/>
    </w:p>
    <w:p w14:paraId="642B4547" w14:textId="77777777" w:rsidR="00D33681" w:rsidRDefault="00D33681" w:rsidP="00D33681"/>
    <w:p w14:paraId="75F1E9C6" w14:textId="1A9CE2E4" w:rsidR="00D33681" w:rsidRDefault="00D33681" w:rsidP="00D33681">
      <w:r>
        <w:t>Note that the soil surface layers, particularly in perennial systems can have a high root content. Logically, it would be reasonable to expect that high root contents would affect the thermal properties, but such an effect is not currently included.</w:t>
      </w:r>
    </w:p>
    <w:p w14:paraId="0E190C81" w14:textId="77777777" w:rsidR="009141F5" w:rsidRDefault="009141F5" w:rsidP="00D33681"/>
    <w:p w14:paraId="7B43D400" w14:textId="14D0C22D" w:rsidR="00D33681" w:rsidRDefault="00D33681" w:rsidP="00D33681">
      <w:pPr>
        <w:rPr>
          <w:i/>
        </w:rPr>
      </w:pPr>
      <w:r>
        <w:rPr>
          <w:i/>
        </w:rPr>
        <w:t>Thermal conductivity (</w:t>
      </w:r>
      <w:r w:rsidR="00B0122E" w:rsidRPr="00B0122E">
        <w:t>λ</w:t>
      </w:r>
      <w:r>
        <w:rPr>
          <w:i/>
        </w:rPr>
        <w:t>)</w:t>
      </w:r>
    </w:p>
    <w:p w14:paraId="0323AA1B" w14:textId="01949895" w:rsidR="00593A02" w:rsidRDefault="00B0122E" w:rsidP="00593A02">
      <w:r>
        <w:t>The thermal conductivity (</w:t>
      </w:r>
      <w:r w:rsidRPr="00B0122E">
        <w:t>λ</w:t>
      </w:r>
      <w:r>
        <w:t xml:space="preserve">) of the soil is a quantification of the propensity of the soil to conduct heat from locations of high temperature to those of low temperature. </w:t>
      </w:r>
      <w:r w:rsidR="00D33681">
        <w:t xml:space="preserve">This key soil characteristic can either be </w:t>
      </w:r>
      <w:r w:rsidR="00977297">
        <w:t xml:space="preserve">determined </w:t>
      </w:r>
      <w:r>
        <w:fldChar w:fldCharType="begin"/>
      </w:r>
      <w:r>
        <w:instrText xml:space="preserve"> ADDIN EN.CITE &lt;EndNote&gt;&lt;Cite&gt;&lt;Author&gt;Jury&lt;/Author&gt;&lt;Year&gt;1991&lt;/Year&gt;&lt;RecNum&gt;3581&lt;/RecNum&gt;&lt;Prefix&gt;see &lt;/Prefix&gt;&lt;Suffix&gt; for an example&lt;/Suffix&gt;&lt;DisplayText&gt;(see Jury, 1991 for an example)&lt;/DisplayText&gt;&lt;record&gt;&lt;rec-number&gt;3581&lt;/rec-number&gt;&lt;foreign-keys&gt;&lt;key app="EN" db-id="f2tttzdw4ww50iexvejpt9wcdrd5err0trwd" timestamp="1710799887"&gt;3581&lt;/key&gt;&lt;/foreign-keys&gt;&lt;ref-type name="Book"&gt;6&lt;/ref-type&gt;&lt;contributors&gt;&lt;authors&gt;&lt;author&gt;Jury, W.A.; Gardner, W.R;, Gardner, W.H.&lt;/author&gt;&lt;/authors&gt;&lt;/contributors&gt;&lt;titles&gt;&lt;title&gt;Soil Physics, 5th Ed. &lt;/title&gt;&lt;/titles&gt;&lt;dates&gt;&lt;year&gt;1991&lt;/year&gt;&lt;/dates&gt;&lt;publisher&gt;Wiley, New York.&lt;/publisher&gt;&lt;urls&gt;&lt;/urls&gt;&lt;/record&gt;&lt;/Cite&gt;&lt;/EndNote&gt;</w:instrText>
      </w:r>
      <w:r>
        <w:fldChar w:fldCharType="separate"/>
      </w:r>
      <w:r>
        <w:rPr>
          <w:noProof/>
        </w:rPr>
        <w:t>(see Jury, 1991 for an example)</w:t>
      </w:r>
      <w:r>
        <w:fldChar w:fldCharType="end"/>
      </w:r>
      <w:r w:rsidR="00D33681">
        <w:t xml:space="preserve"> or can be approximated from</w:t>
      </w:r>
      <w:r w:rsidR="00593A02">
        <w:t xml:space="preserve"> empirical or</w:t>
      </w:r>
      <w:r w:rsidR="00D33681">
        <w:t xml:space="preserve"> regression equations. </w:t>
      </w:r>
      <w:r w:rsidR="00977297">
        <w:t xml:space="preserve">We have adapted </w:t>
      </w:r>
      <w:r w:rsidR="00593A02">
        <w:t xml:space="preserve">the ‘simplified de Vries’ </w:t>
      </w:r>
      <w:r w:rsidR="00977297">
        <w:t xml:space="preserve">method from </w:t>
      </w:r>
      <w:r w:rsidR="00977297">
        <w:fldChar w:fldCharType="begin"/>
      </w:r>
      <w:r w:rsidR="00977297">
        <w:instrText xml:space="preserve"> ADDIN EN.CITE &lt;EndNote&gt;&lt;Cite AuthorYear="1"&gt;&lt;Author&gt;Tian&lt;/Author&gt;&lt;Year&gt;2016&lt;/Year&gt;&lt;RecNum&gt;3566&lt;/RecNum&gt;&lt;DisplayText&gt;Tian et al. (2016)&lt;/DisplayText&gt;&lt;record&gt;&lt;rec-number&gt;3566&lt;/rec-number&gt;&lt;foreign-keys&gt;&lt;key app="EN" db-id="f2tttzdw4ww50iexvejpt9wcdrd5err0trwd" timestamp="1710274193"&gt;3566&lt;/key&gt;&lt;/foreign-keys&gt;&lt;ref-type name="Journal Article"&gt;17&lt;/ref-type&gt;&lt;contributors&gt;&lt;authors&gt;&lt;author&gt;Tian, Z.&lt;/author&gt;&lt;author&gt;Lu, Y.&lt;/author&gt;&lt;author&gt;Horton, R.&lt;/author&gt;&lt;author&gt;Ren, T.&lt;/author&gt;&lt;/authors&gt;&lt;/contributors&gt;&lt;titles&gt;&lt;title&gt;A simplified de Vries‐based model to estimate thermal conductivity of unfrozen and frozen soil&lt;/title&gt;&lt;secondary-title&gt;European Journal of Soil Science&lt;/secondary-title&gt;&lt;/titles&gt;&lt;periodical&gt;&lt;full-title&gt;European Journal of Soil Science&lt;/full-title&gt;&lt;abbr-1&gt;Eur. J. Soil Science&lt;/abbr-1&gt;&lt;/periodical&gt;&lt;pages&gt;564-572&lt;/pages&gt;&lt;volume&gt;67&lt;/volume&gt;&lt;number&gt;5&lt;/number&gt;&lt;section&gt;564&lt;/section&gt;&lt;dates&gt;&lt;year&gt;2016&lt;/year&gt;&lt;/dates&gt;&lt;isbn&gt;1351-0754&amp;#xD;1365-2389&lt;/isbn&gt;&lt;urls&gt;&lt;/urls&gt;&lt;electronic-resource-num&gt;10.1111/ejss.12366&lt;/electronic-resource-num&gt;&lt;/record&gt;&lt;/Cite&gt;&lt;/EndNote&gt;</w:instrText>
      </w:r>
      <w:r w:rsidR="00977297">
        <w:fldChar w:fldCharType="separate"/>
      </w:r>
      <w:r w:rsidR="00977297">
        <w:rPr>
          <w:noProof/>
        </w:rPr>
        <w:t>Tian et al. (2016)</w:t>
      </w:r>
      <w:r w:rsidR="00977297">
        <w:fldChar w:fldCharType="end"/>
      </w:r>
      <w:r w:rsidR="00977297">
        <w:t xml:space="preserve"> as this seems suitable for implementation in APSIM. </w:t>
      </w:r>
      <w:r w:rsidR="00593A02">
        <w:t xml:space="preserve">However, </w:t>
      </w:r>
      <w:r w:rsidR="00593A02">
        <w:fldChar w:fldCharType="begin"/>
      </w:r>
      <w:r w:rsidR="00593A02">
        <w:instrText xml:space="preserve"> ADDIN EN.CITE &lt;EndNote&gt;&lt;Cite AuthorYear="1"&gt;&lt;Author&gt;Tian&lt;/Author&gt;&lt;Year&gt;2016&lt;/Year&gt;&lt;RecNum&gt;3566&lt;/RecNum&gt;&lt;DisplayText&gt;Tian et al. (2016)&lt;/DisplayText&gt;&lt;record&gt;&lt;rec-number&gt;3566&lt;/rec-number&gt;&lt;foreign-keys&gt;&lt;key app="EN" db-id="f2tttzdw4ww50iexvejpt9wcdrd5err0trwd" timestamp="1710274193"&gt;3566&lt;/key&gt;&lt;/foreign-keys&gt;&lt;ref-type name="Journal Article"&gt;17&lt;/ref-type&gt;&lt;contributors&gt;&lt;authors&gt;&lt;author&gt;Tian, Z.&lt;/author&gt;&lt;author&gt;Lu, Y.&lt;/author&gt;&lt;author&gt;Horton, R.&lt;/author&gt;&lt;author&gt;Ren, T.&lt;/author&gt;&lt;/authors&gt;&lt;/contributors&gt;&lt;titles&gt;&lt;title&gt;A simplified de Vries‐based model to estimate thermal conductivity of unfrozen and frozen soil&lt;/title&gt;&lt;secondary-title&gt;European Journal of Soil Science&lt;/secondary-title&gt;&lt;/titles&gt;&lt;periodical&gt;&lt;full-title&gt;European Journal of Soil Science&lt;/full-title&gt;&lt;abbr-1&gt;Eur. J. Soil Science&lt;/abbr-1&gt;&lt;/periodical&gt;&lt;pages&gt;564-572&lt;/pages&gt;&lt;volume&gt;67&lt;/volume&gt;&lt;number&gt;5&lt;/number&gt;&lt;section&gt;564&lt;/section&gt;&lt;dates&gt;&lt;year&gt;2016&lt;/year&gt;&lt;/dates&gt;&lt;isbn&gt;1351-0754&amp;#xD;1365-2389&lt;/isbn&gt;&lt;urls&gt;&lt;/urls&gt;&lt;electronic-resource-num&gt;10.1111/ejss.12366&lt;/electronic-resource-num&gt;&lt;/record&gt;&lt;/Cite&gt;&lt;/EndNote&gt;</w:instrText>
      </w:r>
      <w:r w:rsidR="00593A02">
        <w:fldChar w:fldCharType="separate"/>
      </w:r>
      <w:r w:rsidR="00593A02">
        <w:rPr>
          <w:noProof/>
        </w:rPr>
        <w:t>Tian et al. (2016)</w:t>
      </w:r>
      <w:r w:rsidR="00593A02">
        <w:fldChar w:fldCharType="end"/>
      </w:r>
      <w:r w:rsidR="00593A02">
        <w:t xml:space="preserve"> included several features that we do not consider. We do not include the extension of </w:t>
      </w:r>
      <w:r w:rsidR="00593A02" w:rsidRPr="00B0122E">
        <w:t>λ</w:t>
      </w:r>
      <w:r w:rsidR="00593A02">
        <w:t xml:space="preserve"> to completely dry soils as the soil water models in APSIM do not permit soils to dry below a defined “air dry” water content which is approximately at a suction of 30 bar. Nor do we consider the extension for soil water contents less than 0.09 </w:t>
      </w:r>
      <w:r w:rsidR="00593A02" w:rsidRPr="00AA3668">
        <w:t>m</w:t>
      </w:r>
      <w:r w:rsidR="00593A02" w:rsidRPr="00AA3668">
        <w:rPr>
          <w:vertAlign w:val="superscript"/>
        </w:rPr>
        <w:t>3</w:t>
      </w:r>
      <w:r w:rsidR="00593A02">
        <w:t xml:space="preserve"> /</w:t>
      </w:r>
      <w:r w:rsidR="00593A02" w:rsidRPr="00AA3668">
        <w:t>m</w:t>
      </w:r>
      <w:r w:rsidR="00593A02" w:rsidRPr="00AA3668">
        <w:rPr>
          <w:vertAlign w:val="superscript"/>
        </w:rPr>
        <w:t>3</w:t>
      </w:r>
      <w:r w:rsidR="00593A02">
        <w:t xml:space="preserve">. </w:t>
      </w:r>
    </w:p>
    <w:p w14:paraId="5C8AAA4F" w14:textId="0A4182A3" w:rsidR="00593A02" w:rsidRDefault="00593A02" w:rsidP="00977297"/>
    <w:p w14:paraId="7E584A3F" w14:textId="77777777" w:rsidR="00593A02" w:rsidRDefault="00593A02" w:rsidP="00977297"/>
    <w:p w14:paraId="6D4A9531" w14:textId="4EB484D2" w:rsidR="00977297" w:rsidRDefault="00977297" w:rsidP="00977297">
      <w:r>
        <w:t>Thermal conductivity is calculated from the weighted sum of the soil constituents as:</w:t>
      </w:r>
    </w:p>
    <w:p w14:paraId="0F2FB3AA" w14:textId="69F4FC7E" w:rsidR="00565CB4" w:rsidRPr="00565CB4" w:rsidRDefault="00565CB4" w:rsidP="00565CB4">
      <w:pPr>
        <w:pStyle w:val="Caption"/>
        <w:tabs>
          <w:tab w:val="right" w:pos="8789"/>
        </w:tabs>
        <w:rPr>
          <w:rFonts w:ascii="Cambria Math" w:hAnsi="Cambria Math"/>
          <w:b w:val="0"/>
          <w:bCs/>
          <w:iCs/>
        </w:rPr>
      </w:pPr>
      <m:oMath>
        <m:r>
          <m:rPr>
            <m:sty m:val="bi"/>
          </m:rPr>
          <w:rPr>
            <w:rFonts w:ascii="Cambria Math" w:hAnsi="Cambria Math"/>
          </w:rPr>
          <m:t>λ=</m:t>
        </m:r>
        <m:f>
          <m:fPr>
            <m:type m:val="lin"/>
            <m:ctrlPr>
              <w:rPr>
                <w:rFonts w:ascii="Cambria Math" w:hAnsi="Cambria Math"/>
                <w:b w:val="0"/>
                <w:i/>
              </w:rPr>
            </m:ctrlPr>
          </m:fPr>
          <m:num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b w:val="0"/>
                    <w:i/>
                  </w:rPr>
                </m:ctrlPr>
              </m:naryPr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λ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nary>
          </m:num>
          <m:den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nary>
              <m:naryPr>
                <m:chr m:val="∑"/>
                <m:limLoc m:val="subSup"/>
                <m:supHide m:val="1"/>
                <m:ctrlPr>
                  <w:rPr>
                    <w:rFonts w:ascii="Cambria Math" w:hAnsi="Cambria Math"/>
                    <w:b w:val="0"/>
                    <w:i/>
                  </w:rPr>
                </m:ctrlPr>
              </m:naryPr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i</m:t>
                </m:r>
              </m:sub>
              <m:sup/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ϕ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nary>
          </m:den>
        </m:f>
      </m:oMath>
      <w:r w:rsidRPr="00565CB4">
        <w:rPr>
          <w:rFonts w:ascii="Cambria Math" w:hAnsi="Cambria Math"/>
          <w:b w:val="0"/>
          <w:bCs/>
          <w:iCs/>
        </w:rPr>
        <w:tab/>
        <w:t xml:space="preserve">[Eq.  </w:t>
      </w:r>
      <w:r w:rsidRPr="00565CB4">
        <w:rPr>
          <w:rFonts w:ascii="Cambria Math" w:hAnsi="Cambria Math"/>
          <w:b w:val="0"/>
          <w:bCs/>
          <w:iCs/>
        </w:rPr>
        <w:fldChar w:fldCharType="begin"/>
      </w:r>
      <w:r w:rsidRPr="00565CB4">
        <w:rPr>
          <w:rFonts w:ascii="Cambria Math" w:hAnsi="Cambria Math"/>
          <w:b w:val="0"/>
          <w:bCs/>
          <w:iCs/>
        </w:rPr>
        <w:instrText xml:space="preserve"> SEQ Eq._ \* ARABIC </w:instrText>
      </w:r>
      <w:r w:rsidRPr="00565CB4">
        <w:rPr>
          <w:rFonts w:ascii="Cambria Math" w:hAnsi="Cambria Math"/>
          <w:b w:val="0"/>
          <w:bCs/>
          <w:iCs/>
        </w:rPr>
        <w:fldChar w:fldCharType="separate"/>
      </w:r>
      <w:r>
        <w:rPr>
          <w:rFonts w:ascii="Cambria Math" w:hAnsi="Cambria Math"/>
          <w:b w:val="0"/>
          <w:bCs/>
          <w:iCs/>
          <w:noProof/>
        </w:rPr>
        <w:t>2</w:t>
      </w:r>
      <w:r w:rsidRPr="00565CB4">
        <w:rPr>
          <w:rFonts w:ascii="Cambria Math" w:hAnsi="Cambria Math"/>
          <w:b w:val="0"/>
          <w:bCs/>
          <w:iCs/>
        </w:rPr>
        <w:fldChar w:fldCharType="end"/>
      </w:r>
      <w:r w:rsidRPr="00565CB4">
        <w:rPr>
          <w:rFonts w:ascii="Cambria Math" w:hAnsi="Cambria Math"/>
          <w:b w:val="0"/>
          <w:bCs/>
          <w:iCs/>
        </w:rPr>
        <w:t>]</w:t>
      </w:r>
    </w:p>
    <w:p w14:paraId="30E79D2C" w14:textId="068D7E5A" w:rsidR="008016F7" w:rsidRDefault="00A476A0" w:rsidP="00977297">
      <w:r>
        <w:t xml:space="preserve">where ϕ is the volume fraction as defined above, </w:t>
      </w:r>
      <w:r>
        <w:rPr>
          <w:i/>
          <w:iCs/>
        </w:rPr>
        <w:t>k</w:t>
      </w:r>
      <w:r>
        <w:t xml:space="preserve"> is a weighting factor, and the subscript </w:t>
      </w:r>
      <w:proofErr w:type="spellStart"/>
      <w:r>
        <w:rPr>
          <w:i/>
          <w:iCs/>
        </w:rPr>
        <w:t>i</w:t>
      </w:r>
      <w:proofErr w:type="spellEnd"/>
      <w:r>
        <w:t xml:space="preserve"> indicates the soil constituent</w:t>
      </w:r>
      <w:r w:rsidR="008016F7">
        <w:t xml:space="preserve"> </w:t>
      </w:r>
      <w:r w:rsidR="00593A02">
        <w:t xml:space="preserve">as above </w:t>
      </w:r>
      <w:r w:rsidR="008016F7">
        <w:t xml:space="preserve">except that the mineral components are considered together (therefore </w:t>
      </w:r>
      <w:proofErr w:type="spellStart"/>
      <w:r w:rsidR="00593A02" w:rsidRPr="00593A02">
        <w:rPr>
          <w:i/>
          <w:iCs/>
        </w:rPr>
        <w:t>i</w:t>
      </w:r>
      <w:proofErr w:type="spellEnd"/>
      <w:r w:rsidR="00593A02">
        <w:t xml:space="preserve"> </w:t>
      </w:r>
      <w:r w:rsidR="008016F7">
        <w:t xml:space="preserve">has values of rocks, OM, mineral, water, </w:t>
      </w:r>
      <w:proofErr w:type="gramStart"/>
      <w:r w:rsidR="008016F7">
        <w:t>ice</w:t>
      </w:r>
      <w:proofErr w:type="gramEnd"/>
      <w:r w:rsidR="008016F7">
        <w:t xml:space="preserve"> and air</w:t>
      </w:r>
      <w:r w:rsidR="00593A02">
        <w:t>)</w:t>
      </w:r>
      <w:r>
        <w:t xml:space="preserve">. </w:t>
      </w:r>
      <w:proofErr w:type="spellStart"/>
      <w:r w:rsidR="00593A02">
        <w:t>Eq</w:t>
      </w:r>
      <w:proofErr w:type="spellEnd"/>
      <w:r w:rsidR="00593A02">
        <w:t xml:space="preserve"> ?? introduces a weighting factor:</w:t>
      </w:r>
    </w:p>
    <w:p w14:paraId="7CF7EE12" w14:textId="15041020" w:rsidR="00565CB4" w:rsidRPr="00565CB4" w:rsidRDefault="00000000" w:rsidP="00565CB4">
      <w:pPr>
        <w:pStyle w:val="Caption"/>
        <w:tabs>
          <w:tab w:val="right" w:pos="8789"/>
        </w:tabs>
        <w:rPr>
          <w:rFonts w:ascii="Cambria Math" w:hAnsi="Cambria Math"/>
          <w:b w:val="0"/>
          <w:bCs/>
          <w:iCs/>
        </w:rPr>
      </w:pPr>
      <m:oMath>
        <m:sSub>
          <m:sSubPr>
            <m:ctrlPr>
              <w:rPr>
                <w:rFonts w:ascii="Cambria Math" w:hAnsi="Cambria Math"/>
                <w:b w:val="0"/>
                <w:i/>
                <w:lang w:val="en-NZ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  <w:lang w:val="en-NZ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NZ"/>
              </w:rPr>
              <m:t>i</m:t>
            </m:r>
          </m:sub>
        </m:sSub>
        <m:r>
          <m:rPr>
            <m:sty m:val="bi"/>
          </m:rPr>
          <w:rPr>
            <w:rFonts w:ascii="Cambria Math" w:hAnsi="Cambria Math"/>
            <w:lang w:val="en-NZ"/>
          </w:rPr>
          <m:t>=</m:t>
        </m:r>
        <m:f>
          <m:fPr>
            <m:ctrlPr>
              <w:rPr>
                <w:rFonts w:ascii="Cambria Math" w:hAnsi="Cambria Math"/>
                <w:b w:val="0"/>
                <w:i/>
                <w:lang w:val="en-NZ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lang w:val="en-NZ"/>
              </w:rPr>
              <m:t>2</m:t>
            </m:r>
          </m:num>
          <m:den>
            <m:r>
              <m:rPr>
                <m:sty m:val="bi"/>
              </m:rPr>
              <w:rPr>
                <w:rFonts w:ascii="Cambria Math" w:hAnsi="Cambria Math"/>
                <w:lang w:val="en-NZ"/>
              </w:rPr>
              <m:t>3</m:t>
            </m:r>
          </m:den>
        </m:f>
        <m:sSup>
          <m:sSupPr>
            <m:ctrlPr>
              <w:rPr>
                <w:rFonts w:ascii="Cambria Math" w:hAnsi="Cambria Math"/>
                <w:b w:val="0"/>
                <w:i/>
                <w:lang w:val="en-NZ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b w:val="0"/>
                    <w:i/>
                    <w:lang w:val="en-NZ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en-NZ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lang w:val="en-NZ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g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lang w:val="en-NZ"/>
                      </w:rPr>
                    </m:ctrlPr>
                  </m:dPr>
                  <m:e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b w:val="0"/>
                            <w:i/>
                            <w:lang w:val="en-NZ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 w:val="0"/>
                                <w:i/>
                                <w:lang w:val="en-NZ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λ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 w:val="0"/>
                                <w:i/>
                                <w:lang w:val="en-NZ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λ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water</m:t>
                            </m:r>
                          </m:sub>
                        </m:sSub>
                      </m:den>
                    </m:f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-1</m:t>
                    </m:r>
                  </m:e>
                </m:d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en-NZ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  <w:lang w:val="en-NZ"/>
          </w:rPr>
          <m:t>+</m:t>
        </m:r>
        <m:f>
          <m:fPr>
            <m:ctrlPr>
              <w:rPr>
                <w:rFonts w:ascii="Cambria Math" w:hAnsi="Cambria Math"/>
                <w:b w:val="0"/>
                <w:i/>
                <w:lang w:val="en-NZ"/>
              </w:rPr>
            </m:ctrlPr>
          </m:fPr>
          <m:num>
            <m:r>
              <m:rPr>
                <m:sty m:val="bi"/>
              </m:rPr>
              <w:rPr>
                <w:rFonts w:ascii="Cambria Math" w:hAnsi="Cambria Math"/>
                <w:lang w:val="en-NZ"/>
              </w:rPr>
              <m:t>1</m:t>
            </m:r>
          </m:num>
          <m:den>
            <m:r>
              <m:rPr>
                <m:sty m:val="bi"/>
              </m:rPr>
              <w:rPr>
                <w:rFonts w:ascii="Cambria Math" w:hAnsi="Cambria Math"/>
                <w:lang w:val="en-NZ"/>
              </w:rPr>
              <m:t>3</m:t>
            </m:r>
          </m:den>
        </m:f>
        <m:sSup>
          <m:sSupPr>
            <m:ctrlPr>
              <w:rPr>
                <w:rFonts w:ascii="Cambria Math" w:hAnsi="Cambria Math"/>
                <w:b w:val="0"/>
                <w:i/>
                <w:lang w:val="en-NZ"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b w:val="0"/>
                    <w:i/>
                    <w:lang w:val="en-NZ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/>
                    <w:lang w:val="en-NZ"/>
                  </w:rPr>
                  <m:t>1+</m:t>
                </m:r>
                <m:sSub>
                  <m:sSubPr>
                    <m:ctrlPr>
                      <w:rPr>
                        <w:rFonts w:ascii="Cambria Math" w:hAnsi="Cambria Math"/>
                        <w:b w:val="0"/>
                        <w:i/>
                        <w:lang w:val="en-NZ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g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i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lang w:val="en-NZ"/>
                      </w:rPr>
                    </m:ctrlPr>
                  </m:dPr>
                  <m:e>
                    <m:f>
                      <m:fPr>
                        <m:type m:val="skw"/>
                        <m:ctrlPr>
                          <w:rPr>
                            <w:rFonts w:ascii="Cambria Math" w:hAnsi="Cambria Math"/>
                            <w:b w:val="0"/>
                            <w:i/>
                            <w:lang w:val="en-NZ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b w:val="0"/>
                                <w:i/>
                                <w:lang w:val="en-NZ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λ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i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b w:val="0"/>
                                <w:i/>
                                <w:lang w:val="en-NZ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λ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lang w:val="en-NZ"/>
                              </w:rPr>
                              <m:t>water</m:t>
                            </m:r>
                          </m:sub>
                        </m:sSub>
                      </m:den>
                    </m:f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-1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b w:val="0"/>
                        <w:i/>
                        <w:lang w:val="en-NZ"/>
                      </w:rPr>
                    </m:ctrlPr>
                  </m:d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lang w:val="en-NZ"/>
                      </w:rPr>
                      <m:t>1-2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b w:val="0"/>
                            <w:i/>
                            <w:lang w:val="en-NZ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NZ"/>
                          </w:rPr>
                          <m:t>g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NZ"/>
                          </w:rPr>
                          <m:t>i</m:t>
                        </m:r>
                      </m:sub>
                    </m:sSub>
                  </m:e>
                </m:d>
              </m:e>
            </m:d>
          </m:e>
          <m:sup>
            <m:r>
              <m:rPr>
                <m:sty m:val="bi"/>
              </m:rPr>
              <w:rPr>
                <w:rFonts w:ascii="Cambria Math" w:hAnsi="Cambria Math"/>
                <w:lang w:val="en-NZ"/>
              </w:rPr>
              <m:t>-1</m:t>
            </m:r>
          </m:sup>
        </m:sSup>
      </m:oMath>
      <w:r w:rsidR="00565CB4" w:rsidRPr="00565CB4">
        <w:rPr>
          <w:rFonts w:ascii="Cambria Math" w:hAnsi="Cambria Math"/>
          <w:b w:val="0"/>
          <w:bCs/>
          <w:iCs/>
        </w:rPr>
        <w:tab/>
        <w:t xml:space="preserve">[Eq.  </w:t>
      </w:r>
      <w:r w:rsidR="00565CB4" w:rsidRPr="00565CB4">
        <w:rPr>
          <w:rFonts w:ascii="Cambria Math" w:hAnsi="Cambria Math"/>
          <w:b w:val="0"/>
          <w:bCs/>
          <w:iCs/>
        </w:rPr>
        <w:fldChar w:fldCharType="begin"/>
      </w:r>
      <w:r w:rsidR="00565CB4" w:rsidRPr="00565CB4">
        <w:rPr>
          <w:rFonts w:ascii="Cambria Math" w:hAnsi="Cambria Math"/>
          <w:b w:val="0"/>
          <w:bCs/>
          <w:iCs/>
        </w:rPr>
        <w:instrText xml:space="preserve"> SEQ Eq._ \* ARABIC </w:instrText>
      </w:r>
      <w:r w:rsidR="00565CB4" w:rsidRPr="00565CB4">
        <w:rPr>
          <w:rFonts w:ascii="Cambria Math" w:hAnsi="Cambria Math"/>
          <w:b w:val="0"/>
          <w:bCs/>
          <w:iCs/>
        </w:rPr>
        <w:fldChar w:fldCharType="separate"/>
      </w:r>
      <w:r w:rsidR="00565CB4">
        <w:rPr>
          <w:rFonts w:ascii="Cambria Math" w:hAnsi="Cambria Math"/>
          <w:b w:val="0"/>
          <w:bCs/>
          <w:iCs/>
          <w:noProof/>
        </w:rPr>
        <w:t>2</w:t>
      </w:r>
      <w:r w:rsidR="00565CB4" w:rsidRPr="00565CB4">
        <w:rPr>
          <w:rFonts w:ascii="Cambria Math" w:hAnsi="Cambria Math"/>
          <w:b w:val="0"/>
          <w:bCs/>
          <w:iCs/>
        </w:rPr>
        <w:fldChar w:fldCharType="end"/>
      </w:r>
      <w:r w:rsidR="00565CB4" w:rsidRPr="00565CB4">
        <w:rPr>
          <w:rFonts w:ascii="Cambria Math" w:hAnsi="Cambria Math"/>
          <w:b w:val="0"/>
          <w:bCs/>
          <w:iCs/>
        </w:rPr>
        <w:t>]</w:t>
      </w:r>
    </w:p>
    <w:p w14:paraId="6A477C6E" w14:textId="5640F053" w:rsidR="00D33681" w:rsidRPr="00593A02" w:rsidRDefault="00593A02" w:rsidP="00D33681">
      <w:r>
        <w:t xml:space="preserve">where </w:t>
      </w:r>
      <w:r>
        <w:rPr>
          <w:i/>
          <w:iCs/>
        </w:rPr>
        <w:t>g</w:t>
      </w:r>
      <w:r>
        <w:t xml:space="preserve"> is a shape factor which is given by the values and equations in Table X.</w:t>
      </w:r>
    </w:p>
    <w:p w14:paraId="41396B1F" w14:textId="77777777" w:rsidR="006D3B8D" w:rsidRDefault="006D3B8D" w:rsidP="006D3B8D"/>
    <w:p w14:paraId="705060D4" w14:textId="77777777" w:rsidR="00593A02" w:rsidRDefault="00593A02" w:rsidP="006D3B8D"/>
    <w:p w14:paraId="712AE723" w14:textId="3C5E55A6" w:rsidR="00701F41" w:rsidRPr="004C0445" w:rsidRDefault="00701F41" w:rsidP="00157334">
      <w:r>
        <w:t xml:space="preserve">Table </w:t>
      </w:r>
      <w:r w:rsidR="000165B4">
        <w:t>1</w:t>
      </w:r>
      <w:r>
        <w:t xml:space="preserve">. </w:t>
      </w:r>
      <w:r w:rsidR="00D33681">
        <w:t>Specific heat</w:t>
      </w:r>
      <w:r w:rsidR="009A492A">
        <w:t xml:space="preserve"> (C), thermal conductance (λ) and shape factor (</w:t>
      </w:r>
      <w:r w:rsidR="009A492A" w:rsidRPr="009A492A">
        <w:rPr>
          <w:i/>
          <w:iCs/>
        </w:rPr>
        <w:t>g</w:t>
      </w:r>
      <w:r w:rsidR="009A492A">
        <w:t>)</w:t>
      </w:r>
      <w:r w:rsidR="00D33681">
        <w:t xml:space="preserve"> of soil constituents.</w:t>
      </w:r>
      <w:r>
        <w:t xml:space="preserve"> Values from </w:t>
      </w:r>
      <w:r w:rsidR="00593A02">
        <w:fldChar w:fldCharType="begin"/>
      </w:r>
      <w:r w:rsidR="00593A02">
        <w:instrText xml:space="preserve"> ADDIN EN.CITE &lt;EndNote&gt;&lt;Cite AuthorYear="1"&gt;&lt;Author&gt;Campbell&lt;/Author&gt;&lt;Year&gt;1985&lt;/Year&gt;&lt;RecNum&gt;328&lt;/RecNum&gt;&lt;DisplayText&gt;Campbell (1985)&lt;/DisplayText&gt;&lt;record&gt;&lt;rec-number&gt;328&lt;/rec-number&gt;&lt;foreign-keys&gt;&lt;key app="EN" db-id="f2tttzdw4ww50iexvejpt9wcdrd5err0trwd" timestamp="0"&gt;328&lt;/key&gt;&lt;/foreign-keys&gt;&lt;ref-type name="Book"&gt;6&lt;/ref-type&gt;&lt;contributors&gt;&lt;authors&gt;&lt;author&gt;Campbell, G.S.&lt;/author&gt;&lt;/authors&gt;&lt;/contributors&gt;&lt;titles&gt;&lt;title&gt;Soil Physics with BASIC. Transport Models for Soil - Plant Systems&lt;/title&gt;&lt;/titles&gt;&lt;pages&gt;150&lt;/pages&gt;&lt;dates&gt;&lt;year&gt;1985&lt;/year&gt;&lt;/dates&gt;&lt;pub-location&gt;Amsterdam&lt;/pub-location&gt;&lt;publisher&gt;Elsevier&lt;/publisher&gt;&lt;accession-num&gt;321&lt;/accession-num&gt;&lt;urls&gt;&lt;/urls&gt;&lt;/record&gt;&lt;/Cite&gt;&lt;/EndNote&gt;</w:instrText>
      </w:r>
      <w:r w:rsidR="00593A02">
        <w:fldChar w:fldCharType="separate"/>
      </w:r>
      <w:r w:rsidR="00593A02">
        <w:rPr>
          <w:noProof/>
        </w:rPr>
        <w:t>Campbell (1985)</w:t>
      </w:r>
      <w:r w:rsidR="00593A02">
        <w:fldChar w:fldCharType="end"/>
      </w:r>
      <w:r>
        <w:t xml:space="preserve"> unless otherwise noted.</w:t>
      </w:r>
    </w:p>
    <w:tbl>
      <w:tblPr>
        <w:tblStyle w:val="TableGrid"/>
        <w:tblW w:w="920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0"/>
        <w:gridCol w:w="1701"/>
        <w:gridCol w:w="1843"/>
        <w:gridCol w:w="3685"/>
      </w:tblGrid>
      <w:tr w:rsidR="001F6D5A" w14:paraId="02CFEF18" w14:textId="572219CA" w:rsidTr="00593A02">
        <w:tc>
          <w:tcPr>
            <w:tcW w:w="1980" w:type="dxa"/>
            <w:tcBorders>
              <w:top w:val="single" w:sz="4" w:space="0" w:color="auto"/>
              <w:bottom w:val="single" w:sz="4" w:space="0" w:color="auto"/>
            </w:tcBorders>
          </w:tcPr>
          <w:p w14:paraId="3EC75274" w14:textId="1FEDAA2C" w:rsidR="001F6D5A" w:rsidRPr="00186652" w:rsidRDefault="001F6D5A" w:rsidP="001F6D5A">
            <w:r>
              <w:t xml:space="preserve">Constituent, </w:t>
            </w:r>
            <w:proofErr w:type="spellStart"/>
            <w:r w:rsidRPr="00186652">
              <w:rPr>
                <w:i/>
                <w:iCs/>
              </w:rPr>
              <w:t>i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14B2CCCA" w14:textId="2F281978" w:rsidR="001F6D5A" w:rsidRDefault="001F6D5A" w:rsidP="001F6D5A">
            <w:r>
              <w:t>C</w:t>
            </w:r>
            <w:r>
              <w:rPr>
                <w:vertAlign w:val="subscript"/>
              </w:rPr>
              <w:t xml:space="preserve">i </w:t>
            </w:r>
            <w:r>
              <w:t>(MJ /</w:t>
            </w:r>
            <w:r w:rsidRPr="00AA3668">
              <w:t>m</w:t>
            </w:r>
            <w:r w:rsidRPr="00AA3668">
              <w:rPr>
                <w:vertAlign w:val="superscript"/>
              </w:rPr>
              <w:t>3</w:t>
            </w:r>
            <w:r>
              <w:rPr>
                <w:vertAlign w:val="superscript"/>
              </w:rPr>
              <w:t xml:space="preserve"> </w:t>
            </w:r>
            <w:r>
              <w:t>/K)</w:t>
            </w:r>
          </w:p>
        </w:tc>
        <w:tc>
          <w:tcPr>
            <w:tcW w:w="1843" w:type="dxa"/>
            <w:tcBorders>
              <w:top w:val="single" w:sz="4" w:space="0" w:color="auto"/>
              <w:bottom w:val="single" w:sz="4" w:space="0" w:color="auto"/>
            </w:tcBorders>
          </w:tcPr>
          <w:p w14:paraId="594CCC8C" w14:textId="4D2520EF" w:rsidR="001F6D5A" w:rsidRDefault="001F6D5A" w:rsidP="001F6D5A">
            <w:proofErr w:type="spellStart"/>
            <w:r>
              <w:t>λ</w:t>
            </w:r>
            <w:r>
              <w:rPr>
                <w:vertAlign w:val="subscript"/>
              </w:rPr>
              <w:t>i</w:t>
            </w:r>
            <w:proofErr w:type="spellEnd"/>
            <w:r>
              <w:t xml:space="preserve"> (W /m /K) </w:t>
            </w:r>
          </w:p>
        </w:tc>
        <w:tc>
          <w:tcPr>
            <w:tcW w:w="3685" w:type="dxa"/>
            <w:tcBorders>
              <w:top w:val="single" w:sz="4" w:space="0" w:color="auto"/>
              <w:bottom w:val="single" w:sz="4" w:space="0" w:color="auto"/>
            </w:tcBorders>
          </w:tcPr>
          <w:p w14:paraId="52443C3D" w14:textId="47CC7ACB" w:rsidR="001F6D5A" w:rsidRDefault="001F6D5A" w:rsidP="001F6D5A">
            <w:proofErr w:type="spellStart"/>
            <w:r>
              <w:t>g</w:t>
            </w:r>
            <w:r>
              <w:rPr>
                <w:vertAlign w:val="subscript"/>
              </w:rPr>
              <w:t>i</w:t>
            </w:r>
            <w:proofErr w:type="spellEnd"/>
            <w:r>
              <w:t xml:space="preserve"> (W /m /K) </w:t>
            </w:r>
          </w:p>
        </w:tc>
      </w:tr>
      <w:tr w:rsidR="0099008E" w14:paraId="6640D917" w14:textId="1EC7DE02" w:rsidTr="00593A02">
        <w:tc>
          <w:tcPr>
            <w:tcW w:w="1980" w:type="dxa"/>
            <w:tcBorders>
              <w:top w:val="single" w:sz="4" w:space="0" w:color="auto"/>
            </w:tcBorders>
          </w:tcPr>
          <w:p w14:paraId="592CF0BF" w14:textId="35130F28" w:rsidR="0099008E" w:rsidRDefault="0099008E" w:rsidP="0099008E">
            <w:r>
              <w:t>Rocks</w:t>
            </w:r>
            <w:r w:rsidR="00383AAD">
              <w:rPr>
                <w:vertAlign w:val="superscript"/>
              </w:rPr>
              <w:t>1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77DDA9A4" w14:textId="761727AD" w:rsidR="0099008E" w:rsidRDefault="0099008E" w:rsidP="0099008E">
            <w:r>
              <w:t>7.70</w:t>
            </w:r>
            <w:r w:rsidR="00383AAD">
              <w:rPr>
                <w:vertAlign w:val="superscript"/>
              </w:rPr>
              <w:t>2</w:t>
            </w:r>
          </w:p>
        </w:tc>
        <w:tc>
          <w:tcPr>
            <w:tcW w:w="1843" w:type="dxa"/>
            <w:tcBorders>
              <w:top w:val="single" w:sz="4" w:space="0" w:color="auto"/>
            </w:tcBorders>
          </w:tcPr>
          <w:p w14:paraId="0DC1FE2E" w14:textId="72D21815" w:rsidR="0099008E" w:rsidRDefault="0099008E" w:rsidP="0099008E">
            <w:r>
              <w:t>0.182</w:t>
            </w:r>
            <w:r w:rsidR="00383AAD">
              <w:rPr>
                <w:vertAlign w:val="superscript"/>
              </w:rPr>
              <w:t>2</w:t>
            </w:r>
          </w:p>
        </w:tc>
        <w:tc>
          <w:tcPr>
            <w:tcW w:w="3685" w:type="dxa"/>
            <w:tcBorders>
              <w:top w:val="single" w:sz="4" w:space="0" w:color="auto"/>
            </w:tcBorders>
          </w:tcPr>
          <w:p w14:paraId="749CB124" w14:textId="337815A8" w:rsidR="0099008E" w:rsidRDefault="0099008E" w:rsidP="0099008E">
            <w:proofErr w:type="spellStart"/>
            <w:r>
              <w:t>Eq</w:t>
            </w:r>
            <w:proofErr w:type="spellEnd"/>
            <w:r>
              <w:t xml:space="preserve"> Y</w:t>
            </w:r>
          </w:p>
        </w:tc>
      </w:tr>
      <w:tr w:rsidR="001F6D5A" w14:paraId="2F9A242F" w14:textId="3A4497AE" w:rsidTr="00593A02">
        <w:tc>
          <w:tcPr>
            <w:tcW w:w="1980" w:type="dxa"/>
          </w:tcPr>
          <w:p w14:paraId="023C483F" w14:textId="77777777" w:rsidR="001F6D5A" w:rsidRDefault="001F6D5A" w:rsidP="001F6D5A">
            <w:r>
              <w:t>Organic matter</w:t>
            </w:r>
          </w:p>
        </w:tc>
        <w:tc>
          <w:tcPr>
            <w:tcW w:w="1701" w:type="dxa"/>
          </w:tcPr>
          <w:p w14:paraId="33037F9A" w14:textId="77777777" w:rsidR="001F6D5A" w:rsidRDefault="001F6D5A" w:rsidP="001F6D5A">
            <w:r>
              <w:t>0.25</w:t>
            </w:r>
          </w:p>
        </w:tc>
        <w:tc>
          <w:tcPr>
            <w:tcW w:w="1843" w:type="dxa"/>
          </w:tcPr>
          <w:p w14:paraId="28430EC3" w14:textId="77777777" w:rsidR="001F6D5A" w:rsidRDefault="001F6D5A" w:rsidP="001F6D5A">
            <w:r>
              <w:t>2.50</w:t>
            </w:r>
          </w:p>
        </w:tc>
        <w:tc>
          <w:tcPr>
            <w:tcW w:w="3685" w:type="dxa"/>
          </w:tcPr>
          <w:p w14:paraId="747BD3BC" w14:textId="7ECABE4B" w:rsidR="001F6D5A" w:rsidRPr="00AE330C" w:rsidRDefault="00737D50" w:rsidP="001F6D5A">
            <w:pPr>
              <w:rPr>
                <w:highlight w:val="yellow"/>
              </w:rPr>
            </w:pPr>
            <w:r w:rsidRPr="00CA2C6F">
              <w:t>0.5</w:t>
            </w:r>
            <w:r w:rsidR="00CA2C6F" w:rsidRPr="00CA2C6F">
              <w:rPr>
                <w:vertAlign w:val="superscript"/>
              </w:rPr>
              <w:t>3</w:t>
            </w:r>
          </w:p>
        </w:tc>
      </w:tr>
      <w:tr w:rsidR="001F6D5A" w14:paraId="5051C441" w14:textId="4D76D838" w:rsidTr="00593A02">
        <w:tc>
          <w:tcPr>
            <w:tcW w:w="1980" w:type="dxa"/>
          </w:tcPr>
          <w:p w14:paraId="632ACAD0" w14:textId="094F30CC" w:rsidR="001F6D5A" w:rsidRDefault="006256CD" w:rsidP="001F6D5A">
            <w:r>
              <w:t>S</w:t>
            </w:r>
            <w:r w:rsidR="001F6D5A">
              <w:t>and</w:t>
            </w:r>
          </w:p>
        </w:tc>
        <w:tc>
          <w:tcPr>
            <w:tcW w:w="1701" w:type="dxa"/>
          </w:tcPr>
          <w:p w14:paraId="7BB37E67" w14:textId="06930397" w:rsidR="001F6D5A" w:rsidRDefault="001F6D5A" w:rsidP="001F6D5A">
            <w:r>
              <w:t>7.70</w:t>
            </w:r>
            <w:r w:rsidR="00383AAD">
              <w:rPr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30052463" w14:textId="7C7EBEF5" w:rsidR="001F6D5A" w:rsidRDefault="001F6D5A" w:rsidP="001F6D5A">
            <w:r>
              <w:t>0.182</w:t>
            </w:r>
            <w:r w:rsidR="00383AAD">
              <w:rPr>
                <w:vertAlign w:val="superscript"/>
              </w:rPr>
              <w:t>2</w:t>
            </w:r>
          </w:p>
        </w:tc>
        <w:tc>
          <w:tcPr>
            <w:tcW w:w="3685" w:type="dxa"/>
          </w:tcPr>
          <w:p w14:paraId="6351BF2C" w14:textId="33B82EE4" w:rsidR="001F6D5A" w:rsidRDefault="00737D50" w:rsidP="001F6D5A">
            <w:r>
              <w:t>0.1</w:t>
            </w:r>
            <w:r w:rsidR="0099008E">
              <w:t>82</w:t>
            </w:r>
          </w:p>
        </w:tc>
      </w:tr>
      <w:tr w:rsidR="001F6D5A" w14:paraId="347CDB0C" w14:textId="059D1ADB" w:rsidTr="00593A02">
        <w:tc>
          <w:tcPr>
            <w:tcW w:w="1980" w:type="dxa"/>
          </w:tcPr>
          <w:p w14:paraId="7E1423B0" w14:textId="2D84A0F0" w:rsidR="001F6D5A" w:rsidRDefault="001F6D5A" w:rsidP="001F6D5A">
            <w:r>
              <w:t>Silt</w:t>
            </w:r>
          </w:p>
        </w:tc>
        <w:tc>
          <w:tcPr>
            <w:tcW w:w="1701" w:type="dxa"/>
          </w:tcPr>
          <w:p w14:paraId="1EC632DE" w14:textId="22D24729" w:rsidR="001F6D5A" w:rsidRDefault="001F6D5A" w:rsidP="001F6D5A">
            <w:r>
              <w:t>2.74</w:t>
            </w:r>
            <w:r w:rsidR="00383AAD">
              <w:rPr>
                <w:vertAlign w:val="superscript"/>
              </w:rPr>
              <w:t>2</w:t>
            </w:r>
          </w:p>
        </w:tc>
        <w:tc>
          <w:tcPr>
            <w:tcW w:w="1843" w:type="dxa"/>
          </w:tcPr>
          <w:p w14:paraId="381C3D67" w14:textId="2BA397BC" w:rsidR="001F6D5A" w:rsidRDefault="001F6D5A" w:rsidP="001F6D5A">
            <w:r>
              <w:t>2.39</w:t>
            </w:r>
          </w:p>
        </w:tc>
        <w:tc>
          <w:tcPr>
            <w:tcW w:w="3685" w:type="dxa"/>
          </w:tcPr>
          <w:p w14:paraId="771BE858" w14:textId="14B706D4" w:rsidR="001F6D5A" w:rsidRDefault="00737D50" w:rsidP="001F6D5A">
            <w:r>
              <w:t>0.125</w:t>
            </w:r>
          </w:p>
        </w:tc>
      </w:tr>
      <w:tr w:rsidR="008016F7" w14:paraId="2B918DF0" w14:textId="77777777" w:rsidTr="00593A02">
        <w:tc>
          <w:tcPr>
            <w:tcW w:w="1980" w:type="dxa"/>
          </w:tcPr>
          <w:p w14:paraId="67E0D13E" w14:textId="77777777" w:rsidR="008016F7" w:rsidRDefault="008016F7" w:rsidP="003D4D62">
            <w:r>
              <w:t>Clay</w:t>
            </w:r>
          </w:p>
        </w:tc>
        <w:tc>
          <w:tcPr>
            <w:tcW w:w="1701" w:type="dxa"/>
          </w:tcPr>
          <w:p w14:paraId="36C82A51" w14:textId="77777777" w:rsidR="008016F7" w:rsidRDefault="008016F7" w:rsidP="003D4D62">
            <w:r>
              <w:t>2.92</w:t>
            </w:r>
          </w:p>
        </w:tc>
        <w:tc>
          <w:tcPr>
            <w:tcW w:w="1843" w:type="dxa"/>
          </w:tcPr>
          <w:p w14:paraId="380C2364" w14:textId="4D03B41D" w:rsidR="008016F7" w:rsidRDefault="00AC7579" w:rsidP="003D4D62">
            <w:r>
              <w:t>1</w:t>
            </w:r>
            <w:r w:rsidR="008016F7">
              <w:t>.39</w:t>
            </w:r>
            <w:r w:rsidR="00383AAD">
              <w:rPr>
                <w:vertAlign w:val="superscript"/>
              </w:rPr>
              <w:t>2</w:t>
            </w:r>
          </w:p>
        </w:tc>
        <w:tc>
          <w:tcPr>
            <w:tcW w:w="3685" w:type="dxa"/>
          </w:tcPr>
          <w:p w14:paraId="44B6957C" w14:textId="3EF13D45" w:rsidR="008016F7" w:rsidRDefault="008016F7" w:rsidP="003D4D62">
            <w:r>
              <w:t>0.</w:t>
            </w:r>
            <w:r w:rsidR="00AC7579">
              <w:t>00775</w:t>
            </w:r>
          </w:p>
        </w:tc>
      </w:tr>
      <w:tr w:rsidR="001F6D5A" w14:paraId="182761CF" w14:textId="04AD7F4B" w:rsidTr="00593A02">
        <w:tc>
          <w:tcPr>
            <w:tcW w:w="1980" w:type="dxa"/>
          </w:tcPr>
          <w:p w14:paraId="34EC3114" w14:textId="3AE83433" w:rsidR="001F6D5A" w:rsidRDefault="008016F7" w:rsidP="001F6D5A">
            <w:r>
              <w:t>Mineral</w:t>
            </w:r>
            <w:r w:rsidR="006256CD">
              <w:t>s</w:t>
            </w:r>
          </w:p>
        </w:tc>
        <w:tc>
          <w:tcPr>
            <w:tcW w:w="1701" w:type="dxa"/>
          </w:tcPr>
          <w:p w14:paraId="1A15E08A" w14:textId="29E316D5" w:rsidR="001F6D5A" w:rsidRDefault="008016F7" w:rsidP="001F6D5A">
            <w:r>
              <w:t>n/a</w:t>
            </w:r>
          </w:p>
        </w:tc>
        <w:tc>
          <w:tcPr>
            <w:tcW w:w="1843" w:type="dxa"/>
          </w:tcPr>
          <w:p w14:paraId="10753A9E" w14:textId="57E8A167" w:rsidR="001F6D5A" w:rsidRDefault="00383AAD" w:rsidP="001F6D5A">
            <w:r>
              <w:t>note 4</w:t>
            </w:r>
          </w:p>
        </w:tc>
        <w:tc>
          <w:tcPr>
            <w:tcW w:w="3685" w:type="dxa"/>
          </w:tcPr>
          <w:p w14:paraId="0EF91586" w14:textId="09F4C06B" w:rsidR="001F6D5A" w:rsidRDefault="00383AAD" w:rsidP="001F6D5A">
            <w:r>
              <w:t>note 5</w:t>
            </w:r>
          </w:p>
        </w:tc>
      </w:tr>
      <w:tr w:rsidR="001F6D5A" w14:paraId="761FAC95" w14:textId="04BB6EC7" w:rsidTr="00593A02">
        <w:tc>
          <w:tcPr>
            <w:tcW w:w="1980" w:type="dxa"/>
          </w:tcPr>
          <w:p w14:paraId="39E000B1" w14:textId="67F8F238" w:rsidR="001F6D5A" w:rsidRDefault="001F6D5A" w:rsidP="001F6D5A">
            <w:r>
              <w:t>Water</w:t>
            </w:r>
          </w:p>
        </w:tc>
        <w:tc>
          <w:tcPr>
            <w:tcW w:w="1701" w:type="dxa"/>
          </w:tcPr>
          <w:p w14:paraId="2CB009EA" w14:textId="24ADC47E" w:rsidR="001F6D5A" w:rsidRDefault="001F6D5A" w:rsidP="001F6D5A">
            <w:r>
              <w:t>0.57</w:t>
            </w:r>
          </w:p>
        </w:tc>
        <w:tc>
          <w:tcPr>
            <w:tcW w:w="1843" w:type="dxa"/>
          </w:tcPr>
          <w:p w14:paraId="1C67C2B4" w14:textId="2A84CFF5" w:rsidR="001F6D5A" w:rsidRDefault="001F6D5A" w:rsidP="001F6D5A">
            <w:r>
              <w:t>4.18</w:t>
            </w:r>
          </w:p>
        </w:tc>
        <w:tc>
          <w:tcPr>
            <w:tcW w:w="3685" w:type="dxa"/>
          </w:tcPr>
          <w:p w14:paraId="25958B81" w14:textId="77BE40C0" w:rsidR="001F6D5A" w:rsidRDefault="00737D50" w:rsidP="001F6D5A">
            <w:r>
              <w:t>1.0</w:t>
            </w:r>
          </w:p>
        </w:tc>
      </w:tr>
      <w:tr w:rsidR="001F6D5A" w14:paraId="1753415B" w14:textId="7515AB14" w:rsidTr="00593A02">
        <w:tc>
          <w:tcPr>
            <w:tcW w:w="1980" w:type="dxa"/>
          </w:tcPr>
          <w:p w14:paraId="382CD713" w14:textId="67A09E5A" w:rsidR="001F6D5A" w:rsidRDefault="001F6D5A" w:rsidP="001F6D5A">
            <w:r>
              <w:t>Ice</w:t>
            </w:r>
          </w:p>
        </w:tc>
        <w:tc>
          <w:tcPr>
            <w:tcW w:w="1701" w:type="dxa"/>
          </w:tcPr>
          <w:p w14:paraId="592B0C29" w14:textId="5767F838" w:rsidR="001F6D5A" w:rsidRDefault="001F6D5A" w:rsidP="001F6D5A">
            <w:r>
              <w:t>2.18</w:t>
            </w:r>
          </w:p>
        </w:tc>
        <w:tc>
          <w:tcPr>
            <w:tcW w:w="1843" w:type="dxa"/>
          </w:tcPr>
          <w:p w14:paraId="041B49F1" w14:textId="79AC63AE" w:rsidR="001F6D5A" w:rsidRDefault="001F6D5A" w:rsidP="001F6D5A">
            <w:r>
              <w:t>1.73</w:t>
            </w:r>
          </w:p>
        </w:tc>
        <w:tc>
          <w:tcPr>
            <w:tcW w:w="3685" w:type="dxa"/>
          </w:tcPr>
          <w:p w14:paraId="5B510896" w14:textId="6F841FAB" w:rsidR="001F6D5A" w:rsidRDefault="00383AAD" w:rsidP="001F6D5A">
            <w:r>
              <w:t>note 6</w:t>
            </w:r>
          </w:p>
        </w:tc>
      </w:tr>
      <w:tr w:rsidR="00593A02" w14:paraId="29231A70" w14:textId="77777777" w:rsidTr="00593A02">
        <w:tc>
          <w:tcPr>
            <w:tcW w:w="1980" w:type="dxa"/>
            <w:tcBorders>
              <w:bottom w:val="single" w:sz="4" w:space="0" w:color="auto"/>
            </w:tcBorders>
          </w:tcPr>
          <w:p w14:paraId="25492AA0" w14:textId="77777777" w:rsidR="00593A02" w:rsidRDefault="00593A02" w:rsidP="003D4D62">
            <w:r>
              <w:t>Air</w:t>
            </w:r>
          </w:p>
        </w:tc>
        <w:tc>
          <w:tcPr>
            <w:tcW w:w="1701" w:type="dxa"/>
            <w:tcBorders>
              <w:bottom w:val="single" w:sz="4" w:space="0" w:color="auto"/>
            </w:tcBorders>
          </w:tcPr>
          <w:p w14:paraId="02F510CC" w14:textId="77777777" w:rsidR="00593A02" w:rsidRDefault="00593A02" w:rsidP="003D4D62">
            <w:r>
              <w:t>0.025</w:t>
            </w:r>
          </w:p>
        </w:tc>
        <w:tc>
          <w:tcPr>
            <w:tcW w:w="1843" w:type="dxa"/>
            <w:tcBorders>
              <w:bottom w:val="single" w:sz="4" w:space="0" w:color="auto"/>
            </w:tcBorders>
          </w:tcPr>
          <w:p w14:paraId="0E921F54" w14:textId="77777777" w:rsidR="00593A02" w:rsidRDefault="00593A02" w:rsidP="003D4D62">
            <w:r>
              <w:t>0.0012</w:t>
            </w:r>
          </w:p>
        </w:tc>
        <w:tc>
          <w:tcPr>
            <w:tcW w:w="3685" w:type="dxa"/>
            <w:tcBorders>
              <w:bottom w:val="single" w:sz="4" w:space="0" w:color="auto"/>
            </w:tcBorders>
          </w:tcPr>
          <w:p w14:paraId="16C89C5B" w14:textId="07B14DB9" w:rsidR="00593A02" w:rsidRPr="006256CD" w:rsidRDefault="00383AAD" w:rsidP="003D4D62">
            <w:r>
              <w:t>note 7</w:t>
            </w:r>
          </w:p>
        </w:tc>
      </w:tr>
      <w:tr w:rsidR="00593A02" w14:paraId="71205B46" w14:textId="77777777" w:rsidTr="00593A02">
        <w:tc>
          <w:tcPr>
            <w:tcW w:w="9209" w:type="dxa"/>
            <w:gridSpan w:val="4"/>
            <w:tcBorders>
              <w:top w:val="single" w:sz="4" w:space="0" w:color="auto"/>
            </w:tcBorders>
          </w:tcPr>
          <w:p w14:paraId="2BBF9E15" w14:textId="43142087" w:rsidR="00593A02" w:rsidRPr="00383AAD" w:rsidRDefault="00383AAD" w:rsidP="00383AAD">
            <w:r>
              <w:t xml:space="preserve">1 – rocks or stones were not considered by </w:t>
            </w:r>
            <w:r>
              <w:fldChar w:fldCharType="begin"/>
            </w:r>
            <w:r>
              <w:instrText xml:space="preserve"> ADDIN EN.CITE &lt;EndNote&gt;&lt;Cite AuthorYear="1"&gt;&lt;Author&gt;Tian&lt;/Author&gt;&lt;Year&gt;2016&lt;/Year&gt;&lt;RecNum&gt;3566&lt;/RecNum&gt;&lt;DisplayText&gt;Tian et al. (2016)&lt;/DisplayText&gt;&lt;record&gt;&lt;rec-number&gt;3566&lt;/rec-number&gt;&lt;foreign-keys&gt;&lt;key app="EN" db-id="f2tttzdw4ww50iexvejpt9wcdrd5err0trwd" timestamp="1710274193"&gt;3566&lt;/key&gt;&lt;/foreign-keys&gt;&lt;ref-type name="Journal Article"&gt;17&lt;/ref-type&gt;&lt;contributors&gt;&lt;authors&gt;&lt;author&gt;Tian, Z.&lt;/author&gt;&lt;author&gt;Lu, Y.&lt;/author&gt;&lt;author&gt;Horton, R.&lt;/author&gt;&lt;author&gt;Ren, T.&lt;/author&gt;&lt;/authors&gt;&lt;/contributors&gt;&lt;titles&gt;&lt;title&gt;A simplified de Vries‐based model to estimate thermal conductivity of unfrozen and frozen soil&lt;/title&gt;&lt;secondary-title&gt;European Journal of Soil Science&lt;/secondary-title&gt;&lt;/titles&gt;&lt;periodical&gt;&lt;full-title&gt;European Journal of Soil Science&lt;/full-title&gt;&lt;abbr-1&gt;Eur. J. Soil Science&lt;/abbr-1&gt;&lt;/periodical&gt;&lt;pages&gt;564-572&lt;/pages&gt;&lt;volume&gt;67&lt;/volume&gt;&lt;number&gt;5&lt;/number&gt;&lt;section&gt;564&lt;/section&gt;&lt;dates&gt;&lt;year&gt;2016&lt;/year&gt;&lt;/dates&gt;&lt;isbn&gt;1351-0754&amp;#xD;1365-2389&lt;/isbn&gt;&lt;urls&gt;&lt;/urls&gt;&lt;electronic-resource-num&gt;10.1111/ejss.1236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Tian et al. (2016)</w:t>
            </w:r>
            <w:r>
              <w:fldChar w:fldCharType="end"/>
            </w:r>
            <w:r>
              <w:t>. We assume that, thermally, they behave similarly to sand</w:t>
            </w:r>
          </w:p>
        </w:tc>
      </w:tr>
      <w:tr w:rsidR="00593A02" w14:paraId="0A4D8F1E" w14:textId="77777777" w:rsidTr="00593A02">
        <w:tc>
          <w:tcPr>
            <w:tcW w:w="9209" w:type="dxa"/>
            <w:gridSpan w:val="4"/>
          </w:tcPr>
          <w:p w14:paraId="015A8FDC" w14:textId="0411D568" w:rsidR="00593A02" w:rsidRPr="006256CD" w:rsidRDefault="00383AAD" w:rsidP="003D4D62">
            <w:r>
              <w:t xml:space="preserve">2 – value from </w:t>
            </w:r>
            <w:r>
              <w:fldChar w:fldCharType="begin"/>
            </w:r>
            <w:r>
              <w:instrText xml:space="preserve"> ADDIN EN.CITE &lt;EndNote&gt;&lt;Cite AuthorYear="1"&gt;&lt;Author&gt;Tian&lt;/Author&gt;&lt;Year&gt;2016&lt;/Year&gt;&lt;RecNum&gt;3566&lt;/RecNum&gt;&lt;DisplayText&gt;Tian et al. (2016)&lt;/DisplayText&gt;&lt;record&gt;&lt;rec-number&gt;3566&lt;/rec-number&gt;&lt;foreign-keys&gt;&lt;key app="EN" db-id="f2tttzdw4ww50iexvejpt9wcdrd5err0trwd" timestamp="1710274193"&gt;3566&lt;/key&gt;&lt;/foreign-keys&gt;&lt;ref-type name="Journal Article"&gt;17&lt;/ref-type&gt;&lt;contributors&gt;&lt;authors&gt;&lt;author&gt;Tian, Z.&lt;/author&gt;&lt;author&gt;Lu, Y.&lt;/author&gt;&lt;author&gt;Horton, R.&lt;/author&gt;&lt;author&gt;Ren, T.&lt;/author&gt;&lt;/authors&gt;&lt;/contributors&gt;&lt;titles&gt;&lt;title&gt;A simplified de Vries‐based model to estimate thermal conductivity of unfrozen and frozen soil&lt;/title&gt;&lt;secondary-title&gt;European Journal of Soil Science&lt;/secondary-title&gt;&lt;/titles&gt;&lt;periodical&gt;&lt;full-title&gt;European Journal of Soil Science&lt;/full-title&gt;&lt;abbr-1&gt;Eur. J. Soil Science&lt;/abbr-1&gt;&lt;/periodical&gt;&lt;pages&gt;564-572&lt;/pages&gt;&lt;volume&gt;67&lt;/volume&gt;&lt;number&gt;5&lt;/number&gt;&lt;section&gt;564&lt;/section&gt;&lt;dates&gt;&lt;year&gt;2016&lt;/year&gt;&lt;/dates&gt;&lt;isbn&gt;1351-0754&amp;#xD;1365-2389&lt;/isbn&gt;&lt;urls&gt;&lt;/urls&gt;&lt;electronic-resource-num&gt;10.1111/ejss.1236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Tian et al. (2016)</w:t>
            </w:r>
            <w:r>
              <w:fldChar w:fldCharType="end"/>
            </w:r>
          </w:p>
        </w:tc>
      </w:tr>
      <w:tr w:rsidR="00593A02" w14:paraId="06B4E2C5" w14:textId="77777777" w:rsidTr="00593A02">
        <w:tc>
          <w:tcPr>
            <w:tcW w:w="9209" w:type="dxa"/>
            <w:gridSpan w:val="4"/>
          </w:tcPr>
          <w:p w14:paraId="5C781B1C" w14:textId="7F277699" w:rsidR="00593A02" w:rsidRPr="006256CD" w:rsidRDefault="00383AAD" w:rsidP="003D4D62">
            <w:r>
              <w:t xml:space="preserve">3 – value from </w:t>
            </w:r>
            <w:r>
              <w:fldChar w:fldCharType="begin"/>
            </w:r>
            <w:r>
              <w:instrText xml:space="preserve"> ADDIN EN.CITE &lt;EndNote&gt;&lt;Cite AuthorYear="1"&gt;&lt;Author&gt;de Vries&lt;/Author&gt;&lt;Year&gt;1963&lt;/Year&gt;&lt;RecNum&gt;3582&lt;/RecNum&gt;&lt;DisplayText&gt;de Vries (1963)&lt;/DisplayText&gt;&lt;record&gt;&lt;rec-number&gt;3582&lt;/rec-number&gt;&lt;foreign-keys&gt;&lt;key app="EN" db-id="f2tttzdw4ww50iexvejpt9wcdrd5err0trwd" timestamp="1710808756"&gt;3582&lt;/key&gt;&lt;/foreign-keys&gt;&lt;ref-type name="Book Section"&gt;5&lt;/ref-type&gt;&lt;contributors&gt;&lt;authors&gt;&lt;author&gt;de Vries, D.A.&lt;/author&gt;&lt;/authors&gt;&lt;secondary-authors&gt;&lt;author&gt;van Wijk, W.R.&lt;/author&gt;&lt;/secondary-authors&gt;&lt;/contributors&gt;&lt;titles&gt;&lt;title&gt;Thermal properties of soils&lt;/title&gt;&lt;secondary-title&gt;Physics of Plant Environment&lt;/secondary-title&gt;&lt;/titles&gt;&lt;pages&gt;210–235&lt;/pages&gt;&lt;dates&gt;&lt;year&gt;1963&lt;/year&gt;&lt;/dates&gt;&lt;pub-location&gt;Amsterdam&lt;/pub-location&gt;&lt;publisher&gt;North-Holland Publishing Corporation&lt;/publisher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de Vries (1963)</w:t>
            </w:r>
            <w:r>
              <w:fldChar w:fldCharType="end"/>
            </w:r>
            <w:r>
              <w:t xml:space="preserve"> but </w:t>
            </w:r>
            <w:r>
              <w:fldChar w:fldCharType="begin"/>
            </w:r>
            <w:r>
              <w:instrText xml:space="preserve"> ADDIN EN.CITE &lt;EndNote&gt;&lt;Cite AuthorYear="1"&gt;&lt;Author&gt;Tian&lt;/Author&gt;&lt;Year&gt;2016&lt;/Year&gt;&lt;RecNum&gt;3566&lt;/RecNum&gt;&lt;DisplayText&gt;Tian et al. (2016)&lt;/DisplayText&gt;&lt;record&gt;&lt;rec-number&gt;3566&lt;/rec-number&gt;&lt;foreign-keys&gt;&lt;key app="EN" db-id="f2tttzdw4ww50iexvejpt9wcdrd5err0trwd" timestamp="1710274193"&gt;3566&lt;/key&gt;&lt;/foreign-keys&gt;&lt;ref-type name="Journal Article"&gt;17&lt;/ref-type&gt;&lt;contributors&gt;&lt;authors&gt;&lt;author&gt;Tian, Z.&lt;/author&gt;&lt;author&gt;Lu, Y.&lt;/author&gt;&lt;author&gt;Horton, R.&lt;/author&gt;&lt;author&gt;Ren, T.&lt;/author&gt;&lt;/authors&gt;&lt;/contributors&gt;&lt;titles&gt;&lt;title&gt;A simplified de Vries‐based model to estimate thermal conductivity of unfrozen and frozen soil&lt;/title&gt;&lt;secondary-title&gt;European Journal of Soil Science&lt;/secondary-title&gt;&lt;/titles&gt;&lt;periodical&gt;&lt;full-title&gt;European Journal of Soil Science&lt;/full-title&gt;&lt;abbr-1&gt;Eur. J. Soil Science&lt;/abbr-1&gt;&lt;/periodical&gt;&lt;pages&gt;564-572&lt;/pages&gt;&lt;volume&gt;67&lt;/volume&gt;&lt;number&gt;5&lt;/number&gt;&lt;section&gt;564&lt;/section&gt;&lt;dates&gt;&lt;year&gt;2016&lt;/year&gt;&lt;/dates&gt;&lt;isbn&gt;1351-0754&amp;#xD;1365-2389&lt;/isbn&gt;&lt;urls&gt;&lt;/urls&gt;&lt;electronic-resource-num&gt;10.1111/ejss.12366&lt;/electronic-resource-num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Tian et al. (2016)</w:t>
            </w:r>
            <w:r>
              <w:fldChar w:fldCharType="end"/>
            </w:r>
            <w:r>
              <w:t xml:space="preserve"> notes that this value would stand further evaluation</w:t>
            </w:r>
          </w:p>
        </w:tc>
      </w:tr>
      <w:tr w:rsidR="00383AAD" w14:paraId="492C7C35" w14:textId="77777777" w:rsidTr="003D4D62">
        <w:tc>
          <w:tcPr>
            <w:tcW w:w="9209" w:type="dxa"/>
            <w:gridSpan w:val="4"/>
          </w:tcPr>
          <w:p w14:paraId="49792FD3" w14:textId="3C2DDE4C" w:rsidR="00383AAD" w:rsidRPr="006256CD" w:rsidRDefault="00383AAD" w:rsidP="003D4D62">
            <w:r>
              <w:t xml:space="preserve">4 – 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minerals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rocks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rocks</m:t>
                      </m:r>
                    </m:sub>
                  </m:sSub>
                </m:sup>
              </m:sSubSup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sand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and</m:t>
                      </m:r>
                    </m:sub>
                  </m:sSub>
                </m:sup>
              </m:sSubSup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silt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ilt</m:t>
                      </m:r>
                    </m:sub>
                  </m:sSub>
                </m:sup>
              </m:sSubSup>
              <m:sSubSup>
                <m:sSubSupPr>
                  <m:ctrlPr>
                    <w:rPr>
                      <w:rFonts w:ascii="Cambria Math" w:hAnsi="Cambria Math"/>
                      <w:i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λ</m:t>
                  </m:r>
                </m:e>
                <m:sub>
                  <m:r>
                    <w:rPr>
                      <w:rFonts w:ascii="Cambria Math" w:hAnsi="Cambria Math"/>
                    </w:rPr>
                    <m:t>clay</m:t>
                  </m:r>
                </m:sub>
                <m:sup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clay</m:t>
                      </m:r>
                    </m:sub>
                  </m:sSub>
                </m:sup>
              </m:sSubSup>
            </m:oMath>
          </w:p>
        </w:tc>
      </w:tr>
      <w:tr w:rsidR="00383AAD" w14:paraId="55AFB71B" w14:textId="77777777" w:rsidTr="003D4D62">
        <w:tc>
          <w:tcPr>
            <w:tcW w:w="9209" w:type="dxa"/>
            <w:gridSpan w:val="4"/>
          </w:tcPr>
          <w:p w14:paraId="4AA5CCD4" w14:textId="0EB7C7B3" w:rsidR="00383AAD" w:rsidRPr="006256CD" w:rsidRDefault="00383AAD" w:rsidP="003D4D62">
            <w:r>
              <w:t xml:space="preserve">5 –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minerals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rocks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rocks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sand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sand</m:t>
                  </m:r>
                </m:sub>
              </m:sSub>
              <m:r>
                <w:rPr>
                  <w:rFonts w:ascii="Cambria Math" w:hAnsi="Cambria Math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sil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silt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+g</m:t>
                  </m:r>
                </m:e>
                <m:sub>
                  <m:r>
                    <w:rPr>
                      <w:rFonts w:ascii="Cambria Math" w:hAnsi="Cambria Math"/>
                    </w:rPr>
                    <m:t>clay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ϕ</m:t>
                  </m:r>
                </m:e>
                <m:sub>
                  <m:r>
                    <w:rPr>
                      <w:rFonts w:ascii="Cambria Math" w:hAnsi="Cambria Math"/>
                    </w:rPr>
                    <m:t>clay</m:t>
                  </m:r>
                </m:sub>
              </m:sSub>
            </m:oMath>
          </w:p>
        </w:tc>
      </w:tr>
      <w:tr w:rsidR="00383AAD" w14:paraId="0066434B" w14:textId="77777777" w:rsidTr="00574421">
        <w:tc>
          <w:tcPr>
            <w:tcW w:w="9209" w:type="dxa"/>
            <w:gridSpan w:val="4"/>
          </w:tcPr>
          <w:p w14:paraId="51107BB2" w14:textId="214C18E3" w:rsidR="00383AAD" w:rsidRPr="006256CD" w:rsidRDefault="00383AAD" w:rsidP="003D4D62">
            <w:r>
              <w:t xml:space="preserve">6 –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ice</m:t>
                  </m:r>
                </m:sub>
              </m:sSub>
              <m:r>
                <w:rPr>
                  <w:rFonts w:ascii="Cambria Math" w:hAnsi="Cambria Math"/>
                </w:rPr>
                <m:t>=0.333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 xml:space="preserve">0.333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ce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ater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ce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ir</m:t>
                      </m:r>
                    </m:sub>
                  </m:sSub>
                </m:den>
              </m:f>
            </m:oMath>
          </w:p>
        </w:tc>
      </w:tr>
      <w:tr w:rsidR="00383AAD" w14:paraId="4E6FE80B" w14:textId="77777777" w:rsidTr="00574421">
        <w:tc>
          <w:tcPr>
            <w:tcW w:w="9209" w:type="dxa"/>
            <w:gridSpan w:val="4"/>
            <w:tcBorders>
              <w:bottom w:val="single" w:sz="4" w:space="0" w:color="auto"/>
            </w:tcBorders>
          </w:tcPr>
          <w:p w14:paraId="6E304FBD" w14:textId="1BD607BB" w:rsidR="00383AAD" w:rsidRPr="006256CD" w:rsidRDefault="00383AAD" w:rsidP="003D4D62">
            <w:r>
              <w:t xml:space="preserve">7 –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</w:rPr>
                    <m:t>air</m:t>
                  </m:r>
                </m:sub>
              </m:sSub>
              <m:r>
                <w:rPr>
                  <w:rFonts w:ascii="Cambria Math" w:hAnsi="Cambria Math"/>
                </w:rPr>
                <m:t>=0.333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 xml:space="preserve">0.333 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ir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water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ice</m:t>
                      </m:r>
                    </m:sub>
                  </m:sSub>
                  <m:r>
                    <w:rPr>
                      <w:rFonts w:ascii="Cambria Math" w:hAnsi="Cambria Math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ϕ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air</m:t>
                      </m:r>
                    </m:sub>
                  </m:sSub>
                </m:den>
              </m:f>
            </m:oMath>
          </w:p>
        </w:tc>
      </w:tr>
    </w:tbl>
    <w:p w14:paraId="58279BBB" w14:textId="77777777" w:rsidR="00CD6A69" w:rsidRDefault="00CD6A69" w:rsidP="00157334"/>
    <w:p w14:paraId="24851D43" w14:textId="77777777" w:rsidR="00CA2C6F" w:rsidRDefault="00CA2C6F" w:rsidP="00CA2C6F">
      <w:pPr>
        <w:rPr>
          <w:lang w:val="en-NZ"/>
        </w:rPr>
      </w:pPr>
    </w:p>
    <w:p w14:paraId="6927490F" w14:textId="77777777" w:rsidR="00CA2C6F" w:rsidRDefault="00CA2C6F" w:rsidP="00CA2C6F">
      <w:pPr>
        <w:rPr>
          <w:lang w:val="en-NZ"/>
        </w:rPr>
      </w:pPr>
    </w:p>
    <w:p w14:paraId="3A319311" w14:textId="2C114141" w:rsidR="00CA2C6F" w:rsidRPr="00CA2C6F" w:rsidRDefault="00CA2C6F" w:rsidP="00CA2C6F">
      <w:pPr>
        <w:rPr>
          <w:lang w:val="en-NZ"/>
        </w:rPr>
      </w:pPr>
    </w:p>
    <w:p w14:paraId="1068C0DA" w14:textId="77777777" w:rsidR="00CA2C6F" w:rsidRPr="00CA2C6F" w:rsidRDefault="00CA2C6F" w:rsidP="00157334">
      <w:pPr>
        <w:rPr>
          <w:lang w:val="en-NZ"/>
        </w:rPr>
      </w:pPr>
    </w:p>
    <w:p w14:paraId="75ED906E" w14:textId="7F06B092" w:rsidR="002210F5" w:rsidRDefault="002210F5" w:rsidP="002210F5">
      <w:pPr>
        <w:rPr>
          <w:i/>
        </w:rPr>
      </w:pPr>
      <w:r>
        <w:rPr>
          <w:i/>
        </w:rPr>
        <w:t>Numerical stability</w:t>
      </w:r>
    </w:p>
    <w:p w14:paraId="35CAB6A9" w14:textId="7CD951D2" w:rsidR="002210F5" w:rsidRDefault="002210F5" w:rsidP="002210F5">
      <w:r>
        <w:t xml:space="preserve">The node/element scheme for the numerical simulation is shown in Figure 1. All heat storage </w:t>
      </w:r>
    </w:p>
    <w:p w14:paraId="5A4C348C" w14:textId="0A9FA1E8" w:rsidR="00184864" w:rsidRDefault="002210F5" w:rsidP="00157334">
      <w:r>
        <w:rPr>
          <w:noProof/>
        </w:rPr>
        <w:drawing>
          <wp:inline distT="0" distB="0" distL="0" distR="0" wp14:anchorId="2912EA6B" wp14:editId="7D27D9BE">
            <wp:extent cx="5760085" cy="464820"/>
            <wp:effectExtent l="0" t="0" r="0" b="0"/>
            <wp:docPr id="148327396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83273964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60085" cy="464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9DEBA0" w14:textId="77777777" w:rsidR="00184864" w:rsidRDefault="00184864" w:rsidP="00157334"/>
    <w:p w14:paraId="66AEB31B" w14:textId="3888C297" w:rsidR="00184864" w:rsidRDefault="00184864" w:rsidP="00157334">
      <w:proofErr w:type="spellStart"/>
      <w:r>
        <w:t>propsome</w:t>
      </w:r>
      <w:proofErr w:type="spellEnd"/>
      <w:r>
        <w:t xml:space="preserve"> assumptions and </w:t>
      </w:r>
    </w:p>
    <w:p w14:paraId="731E3362" w14:textId="77777777" w:rsidR="00184864" w:rsidRDefault="00184864" w:rsidP="00157334"/>
    <w:p w14:paraId="434BB316" w14:textId="02758FE7" w:rsidR="00086E17" w:rsidRPr="00184864" w:rsidRDefault="00184864" w:rsidP="00157334">
      <w:r>
        <w:lastRenderedPageBreak/>
        <w:t xml:space="preserve">In Temperature, </w:t>
      </w:r>
    </w:p>
    <w:p w14:paraId="2B7D870E" w14:textId="77777777" w:rsidR="003B3F5F" w:rsidRDefault="003B3F5F" w:rsidP="00157334"/>
    <w:p w14:paraId="320C470C" w14:textId="77777777" w:rsidR="003B3F5F" w:rsidRDefault="003B3F5F" w:rsidP="00157334"/>
    <w:p w14:paraId="7C0AB701" w14:textId="77777777" w:rsidR="006A0CB9" w:rsidRDefault="006A0CB9" w:rsidP="00157334"/>
    <w:p w14:paraId="6C58E36B" w14:textId="4C7D6B7C" w:rsidR="00396A19" w:rsidRDefault="00396A19" w:rsidP="00157334"/>
    <w:p w14:paraId="291D9540" w14:textId="77777777" w:rsidR="00F50813" w:rsidRDefault="00F50813" w:rsidP="00157334"/>
    <w:p w14:paraId="102FD9EE" w14:textId="77777777" w:rsidR="00F50813" w:rsidRDefault="00F50813" w:rsidP="00157334"/>
    <w:p w14:paraId="57238ED6" w14:textId="7E85CE2B" w:rsidR="00E0399F" w:rsidRDefault="00E0399F" w:rsidP="00157334">
      <w:r>
        <w:t xml:space="preserve">The lower boundary condition is taken as a </w:t>
      </w:r>
      <w:proofErr w:type="gramStart"/>
      <w:r>
        <w:t>zero flux</w:t>
      </w:r>
      <w:proofErr w:type="gramEnd"/>
      <w:r>
        <w:t xml:space="preserve"> condition, </w:t>
      </w:r>
      <w:proofErr w:type="spellStart"/>
      <w:r>
        <w:t>ie</w:t>
      </w:r>
      <w:proofErr w:type="spellEnd"/>
      <w:r>
        <w:t>. constant temperature, in which T</w:t>
      </w:r>
      <w:r>
        <w:rPr>
          <w:vertAlign w:val="subscript"/>
        </w:rPr>
        <w:t>nz+1</w:t>
      </w:r>
      <w:r>
        <w:t xml:space="preserve"> equals a constant which is usually taken as the average annual temperature.</w:t>
      </w:r>
      <w:r w:rsidR="00E45D6D">
        <w:t xml:space="preserve"> </w:t>
      </w:r>
    </w:p>
    <w:p w14:paraId="0A2B973D" w14:textId="77777777" w:rsidR="00E0399F" w:rsidRDefault="00E0399F" w:rsidP="00157334">
      <w:pPr>
        <w:tabs>
          <w:tab w:val="right" w:pos="8789"/>
        </w:tabs>
      </w:pPr>
      <w:r>
        <w:rPr>
          <w:position w:val="-36"/>
        </w:rPr>
        <w:object w:dxaOrig="8199" w:dyaOrig="859" w14:anchorId="5F8A936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09.9pt;height:43.3pt" o:ole="">
            <v:imagedata r:id="rId9" o:title=""/>
          </v:shape>
          <o:OLEObject Type="Embed" ProgID="Equation.2" ShapeID="_x0000_i1025" DrawAspect="Content" ObjectID="_1772362075" r:id="rId10"/>
        </w:object>
      </w:r>
      <w:r>
        <w:tab/>
        <w:t xml:space="preserve">[17] </w:t>
      </w:r>
    </w:p>
    <w:p w14:paraId="4555BD6D" w14:textId="255564EB" w:rsidR="00E0399F" w:rsidRDefault="00E0399F" w:rsidP="00157334">
      <w:r>
        <w:t>The upper boundary condition is more complex.</w:t>
      </w:r>
      <w:r w:rsidR="00E45D6D">
        <w:t xml:space="preserve"> </w:t>
      </w:r>
      <w:proofErr w:type="gramStart"/>
      <w:r>
        <w:t>Usually</w:t>
      </w:r>
      <w:proofErr w:type="gramEnd"/>
      <w:r>
        <w:t xml:space="preserve"> the known temperature is the air temperature at some height above the soil and d</w:t>
      </w:r>
      <w:r>
        <w:rPr>
          <w:vertAlign w:val="subscript"/>
        </w:rPr>
        <w:t>1</w:t>
      </w:r>
      <w:r>
        <w:t xml:space="preserve"> is expressed as,</w:t>
      </w:r>
    </w:p>
    <w:p w14:paraId="0550D645" w14:textId="77777777" w:rsidR="00E0399F" w:rsidRDefault="00E0399F" w:rsidP="00157334">
      <w:pPr>
        <w:tabs>
          <w:tab w:val="right" w:pos="8789"/>
        </w:tabs>
      </w:pPr>
      <w:r>
        <w:rPr>
          <w:position w:val="-34"/>
        </w:rPr>
        <w:object w:dxaOrig="7360" w:dyaOrig="820" w14:anchorId="62452783">
          <v:shape id="_x0000_i1026" type="#_x0000_t75" style="width:367.95pt;height:41.1pt" o:ole="">
            <v:imagedata r:id="rId11" o:title=""/>
          </v:shape>
          <o:OLEObject Type="Embed" ProgID="Equation.2" ShapeID="_x0000_i1026" DrawAspect="Content" ObjectID="_1772362076" r:id="rId12"/>
        </w:object>
      </w:r>
      <w:r>
        <w:t>,</w:t>
      </w:r>
      <w:r>
        <w:tab/>
        <w:t xml:space="preserve">[18] </w:t>
      </w:r>
    </w:p>
    <w:p w14:paraId="0938B61D" w14:textId="77777777" w:rsidR="00E0399F" w:rsidRDefault="00E0399F" w:rsidP="00157334">
      <w:r>
        <w:t>where K</w:t>
      </w:r>
      <w:r>
        <w:rPr>
          <w:vertAlign w:val="subscript"/>
        </w:rPr>
        <w:t>BL</w:t>
      </w:r>
      <w:r>
        <w:t xml:space="preserve"> is the boundary layer conductance (J s</w:t>
      </w:r>
      <w:r>
        <w:rPr>
          <w:vertAlign w:val="superscript"/>
        </w:rPr>
        <w:t>-1</w:t>
      </w:r>
      <w:r>
        <w:t xml:space="preserve"> m</w:t>
      </w:r>
      <w:r>
        <w:rPr>
          <w:vertAlign w:val="superscript"/>
        </w:rPr>
        <w:t>-2</w:t>
      </w:r>
      <w:r>
        <w:t xml:space="preserve"> K</w:t>
      </w:r>
      <w:r>
        <w:rPr>
          <w:vertAlign w:val="superscript"/>
        </w:rPr>
        <w:t>-1</w:t>
      </w:r>
      <w:r>
        <w:t>), T</w:t>
      </w:r>
      <w:r>
        <w:rPr>
          <w:vertAlign w:val="subscript"/>
        </w:rPr>
        <w:t>air</w:t>
      </w:r>
      <w:r>
        <w:t xml:space="preserve"> is the temperature at the top of the boundary layer, R</w:t>
      </w:r>
      <w:r>
        <w:rPr>
          <w:vertAlign w:val="subscript"/>
        </w:rPr>
        <w:t>n</w:t>
      </w:r>
      <w:r>
        <w:t xml:space="preserve"> is the net radiative input (J s</w:t>
      </w:r>
      <w:r>
        <w:rPr>
          <w:vertAlign w:val="superscript"/>
        </w:rPr>
        <w:t>-1</w:t>
      </w:r>
      <w:r>
        <w:t xml:space="preserve"> m</w:t>
      </w:r>
      <w:r>
        <w:rPr>
          <w:vertAlign w:val="superscript"/>
        </w:rPr>
        <w:t>-2</w:t>
      </w:r>
      <w:r>
        <w:t xml:space="preserve">), and </w:t>
      </w:r>
      <w:proofErr w:type="spellStart"/>
      <w:r>
        <w:t>E</w:t>
      </w:r>
      <w:r>
        <w:rPr>
          <w:vertAlign w:val="subscript"/>
        </w:rPr>
        <w:t>soil</w:t>
      </w:r>
      <w:proofErr w:type="spellEnd"/>
      <w:r>
        <w:t xml:space="preserve"> is the evaporative loss of energy from the soil surface (J s</w:t>
      </w:r>
      <w:r>
        <w:rPr>
          <w:vertAlign w:val="superscript"/>
        </w:rPr>
        <w:t>-1</w:t>
      </w:r>
      <w:r>
        <w:t xml:space="preserve"> m</w:t>
      </w:r>
      <w:r>
        <w:rPr>
          <w:vertAlign w:val="superscript"/>
        </w:rPr>
        <w:t>-2</w:t>
      </w:r>
      <w:r>
        <w:t>).</w:t>
      </w:r>
    </w:p>
    <w:p w14:paraId="5FAF2DFB" w14:textId="77777777" w:rsidR="00E0399F" w:rsidRDefault="00E0399F" w:rsidP="00157334"/>
    <w:p w14:paraId="5E83DFE8" w14:textId="77777777" w:rsidR="00E0399F" w:rsidRDefault="00E0399F" w:rsidP="00157334">
      <w:r>
        <w:rPr>
          <w:i/>
        </w:rPr>
        <w:t>Implementation</w:t>
      </w:r>
    </w:p>
    <w:p w14:paraId="0431AC70" w14:textId="3436A28B" w:rsidR="00E0399F" w:rsidRDefault="00E0399F" w:rsidP="00157334">
      <w:r>
        <w:t xml:space="preserve">Soiltemp is designed to independent of the </w:t>
      </w:r>
      <w:proofErr w:type="spellStart"/>
      <w:r>
        <w:t>Apsim</w:t>
      </w:r>
      <w:proofErr w:type="spellEnd"/>
      <w:r>
        <w:t xml:space="preserve"> timestep.</w:t>
      </w:r>
      <w:r w:rsidR="00E45D6D">
        <w:t xml:space="preserve"> </w:t>
      </w:r>
      <w:r>
        <w:t xml:space="preserve">To allow for the numerical solution, the equations above are solved 48 times within each </w:t>
      </w:r>
      <w:proofErr w:type="spellStart"/>
      <w:r>
        <w:t>Apsim</w:t>
      </w:r>
      <w:proofErr w:type="spellEnd"/>
      <w:r>
        <w:t xml:space="preserve"> timestep.</w:t>
      </w:r>
      <w:r w:rsidR="00E45D6D">
        <w:t xml:space="preserve"> </w:t>
      </w:r>
      <w:r>
        <w:t xml:space="preserve">This allows for a half-hourly internal time step when </w:t>
      </w:r>
      <w:proofErr w:type="spellStart"/>
      <w:r>
        <w:t>Apsim</w:t>
      </w:r>
      <w:proofErr w:type="spellEnd"/>
      <w:r>
        <w:t xml:space="preserve"> is running on its customary daily step, which should be more than sufficient for numerical stability.</w:t>
      </w:r>
      <w:r w:rsidR="00E45D6D">
        <w:t xml:space="preserve"> </w:t>
      </w:r>
      <w:r>
        <w:t xml:space="preserve">When the </w:t>
      </w:r>
      <w:proofErr w:type="spellStart"/>
      <w:r>
        <w:t>Apsim</w:t>
      </w:r>
      <w:proofErr w:type="spellEnd"/>
      <w:r>
        <w:t xml:space="preserve"> timestep is 24 hours Soiltemp estimates the changes in air temperature, the upper boundary condition, in the following manner.</w:t>
      </w:r>
    </w:p>
    <w:p w14:paraId="00B10069" w14:textId="77777777" w:rsidR="00E0399F" w:rsidRDefault="00E0399F" w:rsidP="00157334"/>
    <w:p w14:paraId="216966B5" w14:textId="77777777" w:rsidR="00E0399F" w:rsidRDefault="00E0399F" w:rsidP="00157334">
      <w:pPr>
        <w:framePr w:hSpace="180" w:wrap="around" w:vAnchor="text" w:hAnchor="text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</w:pPr>
    </w:p>
    <w:p w14:paraId="6395E7D3" w14:textId="302CB8A1" w:rsidR="00E0399F" w:rsidRDefault="00E0399F" w:rsidP="00157334">
      <w:pPr>
        <w:framePr w:hSpace="180" w:wrap="around" w:vAnchor="text" w:hAnchor="text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</w:pPr>
      <w:r>
        <w:rPr>
          <w:noProof/>
        </w:rPr>
        <w:drawing>
          <wp:inline distT="0" distB="0" distL="0" distR="0" wp14:anchorId="1209B1AC" wp14:editId="300E5056">
            <wp:extent cx="5753100" cy="2393950"/>
            <wp:effectExtent l="0" t="0" r="0" b="0"/>
            <wp:docPr id="2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0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3100" cy="23939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EB663B" w14:textId="290AD885" w:rsidR="00E0399F" w:rsidRDefault="00E0399F" w:rsidP="00157334">
      <w:pPr>
        <w:framePr w:hSpace="180" w:wrap="around" w:vAnchor="text" w:hAnchor="text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i/>
        </w:rPr>
      </w:pPr>
      <w:r>
        <w:rPr>
          <w:rFonts w:ascii="Arial" w:hAnsi="Arial"/>
          <w:sz w:val="18"/>
        </w:rPr>
        <w:t>Figure 2.</w:t>
      </w:r>
      <w:r w:rsidR="00E45D6D">
        <w:rPr>
          <w:rFonts w:ascii="Arial" w:hAnsi="Arial"/>
          <w:sz w:val="18"/>
        </w:rPr>
        <w:t xml:space="preserve"> </w:t>
      </w:r>
      <w:r>
        <w:rPr>
          <w:rFonts w:ascii="Arial" w:hAnsi="Arial"/>
          <w:sz w:val="18"/>
        </w:rPr>
        <w:t>Diagram showing the interpolation of air temperature within a day based on minimum and maximum temperature.</w:t>
      </w:r>
    </w:p>
    <w:p w14:paraId="49BD95B0" w14:textId="22A0DDD9" w:rsidR="00E0399F" w:rsidRDefault="00E0399F" w:rsidP="00157334">
      <w:r>
        <w:t xml:space="preserve">Air temperatures occurring between midnight and </w:t>
      </w:r>
      <w:proofErr w:type="spellStart"/>
      <w:r>
        <w:t>mint_time</w:t>
      </w:r>
      <w:proofErr w:type="spellEnd"/>
      <w:r>
        <w:t xml:space="preserve"> are linearly interpolated from the air temperature at midnight, calculated at the end of the previous </w:t>
      </w:r>
      <w:proofErr w:type="spellStart"/>
      <w:r>
        <w:t>Apsim</w:t>
      </w:r>
      <w:proofErr w:type="spellEnd"/>
      <w:r>
        <w:t xml:space="preserve"> timestep, and mint.</w:t>
      </w:r>
      <w:r w:rsidR="00E45D6D">
        <w:t xml:space="preserve"> </w:t>
      </w:r>
      <w:r>
        <w:t xml:space="preserve">There is a linear rise in </w:t>
      </w:r>
      <w:proofErr w:type="spellStart"/>
      <w:r>
        <w:t>temperture</w:t>
      </w:r>
      <w:proofErr w:type="spellEnd"/>
      <w:r>
        <w:t xml:space="preserve"> from the day’s minimum to maximum.</w:t>
      </w:r>
      <w:r w:rsidR="00E45D6D">
        <w:t xml:space="preserve"> </w:t>
      </w:r>
      <w:r>
        <w:t xml:space="preserve">After </w:t>
      </w:r>
      <w:proofErr w:type="spellStart"/>
      <w:r>
        <w:t>maxt_time</w:t>
      </w:r>
      <w:proofErr w:type="spellEnd"/>
      <w:r>
        <w:t xml:space="preserve"> until midnight, air temperature is calculated as decreasing at the same rate at which it rose.</w:t>
      </w:r>
      <w:r w:rsidR="00E45D6D">
        <w:t xml:space="preserve"> </w:t>
      </w:r>
    </w:p>
    <w:p w14:paraId="092459E2" w14:textId="77777777" w:rsidR="00E0399F" w:rsidRDefault="00E0399F" w:rsidP="00157334"/>
    <w:p w14:paraId="5298D784" w14:textId="0AA51ED6" w:rsidR="00E0399F" w:rsidRDefault="00E0399F" w:rsidP="00157334">
      <w:pPr>
        <w:rPr>
          <w:i/>
        </w:rPr>
      </w:pPr>
      <w:r>
        <w:lastRenderedPageBreak/>
        <w:t xml:space="preserve">If the </w:t>
      </w:r>
      <w:proofErr w:type="spellStart"/>
      <w:r>
        <w:t>Apsim</w:t>
      </w:r>
      <w:proofErr w:type="spellEnd"/>
      <w:r>
        <w:t xml:space="preserve"> timestep is less than 24 </w:t>
      </w:r>
      <w:proofErr w:type="gramStart"/>
      <w:r>
        <w:t>hours</w:t>
      </w:r>
      <w:proofErr w:type="gramEnd"/>
      <w:r>
        <w:t xml:space="preserve"> it is assumed that the user is supplying enough detail of the diurnal changes in air temperature that such interpolation is not required.</w:t>
      </w:r>
      <w:r w:rsidR="00E45D6D">
        <w:t xml:space="preserve"> </w:t>
      </w:r>
      <w:r>
        <w:t xml:space="preserve">In that case air </w:t>
      </w:r>
      <w:proofErr w:type="spellStart"/>
      <w:r>
        <w:t>temperture</w:t>
      </w:r>
      <w:proofErr w:type="spellEnd"/>
      <w:r>
        <w:t xml:space="preserve"> is taken as the average of mint and </w:t>
      </w:r>
      <w:proofErr w:type="spellStart"/>
      <w:r>
        <w:t>maxt</w:t>
      </w:r>
      <w:proofErr w:type="spellEnd"/>
      <w:r>
        <w:t xml:space="preserve"> for each </w:t>
      </w:r>
      <w:proofErr w:type="spellStart"/>
      <w:r>
        <w:t>Apsim</w:t>
      </w:r>
      <w:proofErr w:type="spellEnd"/>
      <w:r>
        <w:t xml:space="preserve"> timestep.</w:t>
      </w:r>
    </w:p>
    <w:p w14:paraId="4C90C76E" w14:textId="77777777" w:rsidR="00E0399F" w:rsidRDefault="00E0399F" w:rsidP="00157334">
      <w:pPr>
        <w:rPr>
          <w:i/>
        </w:rPr>
      </w:pPr>
    </w:p>
    <w:p w14:paraId="693FB70D" w14:textId="77777777" w:rsidR="00E0399F" w:rsidRDefault="00E0399F" w:rsidP="00157334">
      <w:r>
        <w:rPr>
          <w:i/>
        </w:rPr>
        <w:t>Initialisation</w:t>
      </w:r>
    </w:p>
    <w:p w14:paraId="4C5E63BC" w14:textId="3D9A5101" w:rsidR="00E0399F" w:rsidRDefault="00E0399F" w:rsidP="00157334">
      <w:r>
        <w:t xml:space="preserve">There are two sections required for initialisation of the Soiltemp </w:t>
      </w:r>
      <w:proofErr w:type="gramStart"/>
      <w:r>
        <w:t>module;</w:t>
      </w:r>
      <w:proofErr w:type="gramEnd"/>
      <w:r>
        <w:t xml:space="preserve"> constants and parameters.</w:t>
      </w:r>
      <w:r w:rsidR="00E45D6D">
        <w:t xml:space="preserve"> </w:t>
      </w:r>
      <w:r>
        <w:t>Where a variable name is followed by “[</w:t>
      </w:r>
      <w:proofErr w:type="spellStart"/>
      <w:r>
        <w:t>nz</w:t>
      </w:r>
      <w:proofErr w:type="spellEnd"/>
      <w:r>
        <w:t xml:space="preserve">]” the variable is an </w:t>
      </w:r>
      <w:proofErr w:type="gramStart"/>
      <w:r>
        <w:t>array</w:t>
      </w:r>
      <w:proofErr w:type="gramEnd"/>
      <w:r>
        <w:t xml:space="preserve"> and the appropriate number of values must be supplied.</w:t>
      </w:r>
      <w:r w:rsidR="00E45D6D">
        <w:t xml:space="preserve"> </w:t>
      </w:r>
    </w:p>
    <w:p w14:paraId="5C25005B" w14:textId="77777777" w:rsidR="00E0399F" w:rsidRDefault="00E0399F" w:rsidP="00157334"/>
    <w:p w14:paraId="128B93D4" w14:textId="77777777" w:rsidR="00E0399F" w:rsidRDefault="00E0399F" w:rsidP="00157334">
      <w:r>
        <w:t>Constants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2321"/>
        <w:gridCol w:w="1331"/>
        <w:gridCol w:w="4394"/>
        <w:gridCol w:w="1238"/>
      </w:tblGrid>
      <w:tr w:rsidR="009C0A15" w14:paraId="4CC7774E" w14:textId="77777777">
        <w:tc>
          <w:tcPr>
            <w:tcW w:w="2321" w:type="dxa"/>
          </w:tcPr>
          <w:p w14:paraId="0FB2EDA8" w14:textId="77777777" w:rsidR="00E0399F" w:rsidRDefault="00E0399F" w:rsidP="00157334">
            <w:r>
              <w:t>Name</w:t>
            </w:r>
          </w:p>
        </w:tc>
        <w:tc>
          <w:tcPr>
            <w:tcW w:w="1331" w:type="dxa"/>
          </w:tcPr>
          <w:p w14:paraId="5E53FE00" w14:textId="77777777" w:rsidR="00E0399F" w:rsidRDefault="00E0399F" w:rsidP="00157334">
            <w:r>
              <w:t>Unit</w:t>
            </w:r>
          </w:p>
        </w:tc>
        <w:tc>
          <w:tcPr>
            <w:tcW w:w="4394" w:type="dxa"/>
          </w:tcPr>
          <w:p w14:paraId="57443A23" w14:textId="77777777" w:rsidR="00E0399F" w:rsidRDefault="00E0399F" w:rsidP="00157334">
            <w:r>
              <w:t>Description</w:t>
            </w:r>
          </w:p>
        </w:tc>
        <w:tc>
          <w:tcPr>
            <w:tcW w:w="1238" w:type="dxa"/>
          </w:tcPr>
          <w:p w14:paraId="6F773F62" w14:textId="77777777" w:rsidR="00E0399F" w:rsidRDefault="00E0399F" w:rsidP="00157334">
            <w:r>
              <w:t>Value</w:t>
            </w:r>
          </w:p>
        </w:tc>
      </w:tr>
      <w:tr w:rsidR="009C0A15" w14:paraId="4D5B1AEC" w14:textId="77777777">
        <w:tc>
          <w:tcPr>
            <w:tcW w:w="2321" w:type="dxa"/>
          </w:tcPr>
          <w:p w14:paraId="1B38C9F9" w14:textId="77777777" w:rsidR="00E0399F" w:rsidRDefault="00E0399F" w:rsidP="00157334">
            <w:r>
              <w:t>nu</w:t>
            </w:r>
          </w:p>
        </w:tc>
        <w:tc>
          <w:tcPr>
            <w:tcW w:w="1331" w:type="dxa"/>
          </w:tcPr>
          <w:p w14:paraId="6CA918BE" w14:textId="77777777" w:rsidR="00E0399F" w:rsidRDefault="00E0399F" w:rsidP="00157334">
            <w:r>
              <w:t>-</w:t>
            </w:r>
          </w:p>
        </w:tc>
        <w:tc>
          <w:tcPr>
            <w:tcW w:w="4394" w:type="dxa"/>
          </w:tcPr>
          <w:p w14:paraId="2E270F36" w14:textId="77777777" w:rsidR="00E0399F" w:rsidRDefault="00E0399F" w:rsidP="00157334">
            <w:r>
              <w:t xml:space="preserve">forward/backward differencing </w:t>
            </w:r>
          </w:p>
        </w:tc>
        <w:tc>
          <w:tcPr>
            <w:tcW w:w="1238" w:type="dxa"/>
          </w:tcPr>
          <w:p w14:paraId="2B7F4A88" w14:textId="77777777" w:rsidR="00E0399F" w:rsidRDefault="00E0399F" w:rsidP="00157334">
            <w:r>
              <w:t>0.6</w:t>
            </w:r>
          </w:p>
        </w:tc>
      </w:tr>
      <w:tr w:rsidR="009C0A15" w14:paraId="7FA0323A" w14:textId="77777777">
        <w:tc>
          <w:tcPr>
            <w:tcW w:w="2321" w:type="dxa"/>
          </w:tcPr>
          <w:p w14:paraId="3B24AF91" w14:textId="77777777" w:rsidR="00E0399F" w:rsidRDefault="00E0399F" w:rsidP="00157334">
            <w:proofErr w:type="spellStart"/>
            <w:r>
              <w:t>vol_spec_heat_om</w:t>
            </w:r>
            <w:proofErr w:type="spellEnd"/>
          </w:p>
        </w:tc>
        <w:tc>
          <w:tcPr>
            <w:tcW w:w="1331" w:type="dxa"/>
          </w:tcPr>
          <w:p w14:paraId="097033BB" w14:textId="77777777" w:rsidR="00E0399F" w:rsidRDefault="00E0399F" w:rsidP="00157334">
            <w:r>
              <w:t xml:space="preserve">J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3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</w:p>
        </w:tc>
        <w:tc>
          <w:tcPr>
            <w:tcW w:w="4394" w:type="dxa"/>
          </w:tcPr>
          <w:p w14:paraId="307D4F8C" w14:textId="77777777" w:rsidR="00E0399F" w:rsidRDefault="00E0399F" w:rsidP="00157334">
            <w:r>
              <w:t>volumetric specific heat of organic matter</w:t>
            </w:r>
          </w:p>
        </w:tc>
        <w:tc>
          <w:tcPr>
            <w:tcW w:w="1238" w:type="dxa"/>
          </w:tcPr>
          <w:p w14:paraId="526173B1" w14:textId="77777777" w:rsidR="00E0399F" w:rsidRDefault="00E0399F" w:rsidP="00157334">
            <w:r>
              <w:t>5.00e6</w:t>
            </w:r>
          </w:p>
        </w:tc>
      </w:tr>
      <w:tr w:rsidR="009C0A15" w14:paraId="4193AFA2" w14:textId="77777777">
        <w:tc>
          <w:tcPr>
            <w:tcW w:w="2321" w:type="dxa"/>
          </w:tcPr>
          <w:p w14:paraId="3FB3CE9C" w14:textId="77777777" w:rsidR="00E0399F" w:rsidRDefault="00E0399F" w:rsidP="00157334">
            <w:proofErr w:type="spellStart"/>
            <w:r>
              <w:t>vol_spec_heat_water</w:t>
            </w:r>
            <w:proofErr w:type="spellEnd"/>
          </w:p>
        </w:tc>
        <w:tc>
          <w:tcPr>
            <w:tcW w:w="1331" w:type="dxa"/>
          </w:tcPr>
          <w:p w14:paraId="700A141B" w14:textId="77777777" w:rsidR="00E0399F" w:rsidRDefault="00E0399F" w:rsidP="00157334">
            <w:r>
              <w:t xml:space="preserve">J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3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</w:p>
        </w:tc>
        <w:tc>
          <w:tcPr>
            <w:tcW w:w="4394" w:type="dxa"/>
          </w:tcPr>
          <w:p w14:paraId="4DB23D0E" w14:textId="77777777" w:rsidR="00E0399F" w:rsidRDefault="00E0399F" w:rsidP="00157334">
            <w:r>
              <w:t>volumetric specific heat of water</w:t>
            </w:r>
          </w:p>
        </w:tc>
        <w:tc>
          <w:tcPr>
            <w:tcW w:w="1238" w:type="dxa"/>
          </w:tcPr>
          <w:p w14:paraId="49DD15A1" w14:textId="77777777" w:rsidR="00E0399F" w:rsidRDefault="00E0399F" w:rsidP="00157334">
            <w:r>
              <w:t>4.18e6</w:t>
            </w:r>
          </w:p>
        </w:tc>
      </w:tr>
      <w:tr w:rsidR="009C0A15" w14:paraId="046D456B" w14:textId="77777777">
        <w:tc>
          <w:tcPr>
            <w:tcW w:w="2321" w:type="dxa"/>
          </w:tcPr>
          <w:p w14:paraId="59C5B424" w14:textId="77777777" w:rsidR="00E0399F" w:rsidRDefault="00E0399F" w:rsidP="00157334">
            <w:proofErr w:type="spellStart"/>
            <w:r>
              <w:t>vol_spec_heat_clay</w:t>
            </w:r>
            <w:proofErr w:type="spellEnd"/>
          </w:p>
        </w:tc>
        <w:tc>
          <w:tcPr>
            <w:tcW w:w="1331" w:type="dxa"/>
          </w:tcPr>
          <w:p w14:paraId="109C9E33" w14:textId="77777777" w:rsidR="00E0399F" w:rsidRDefault="00E0399F" w:rsidP="00157334">
            <w:r>
              <w:t xml:space="preserve">J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3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</w:p>
        </w:tc>
        <w:tc>
          <w:tcPr>
            <w:tcW w:w="4394" w:type="dxa"/>
          </w:tcPr>
          <w:p w14:paraId="636DCB30" w14:textId="77777777" w:rsidR="00E0399F" w:rsidRDefault="00E0399F" w:rsidP="00157334">
            <w:r>
              <w:t>volumetric specific heat of clay minerals</w:t>
            </w:r>
          </w:p>
        </w:tc>
        <w:tc>
          <w:tcPr>
            <w:tcW w:w="1238" w:type="dxa"/>
          </w:tcPr>
          <w:p w14:paraId="0618E747" w14:textId="77777777" w:rsidR="00E0399F" w:rsidRDefault="00E0399F" w:rsidP="00157334">
            <w:r>
              <w:t>2.39e6</w:t>
            </w:r>
          </w:p>
        </w:tc>
      </w:tr>
    </w:tbl>
    <w:p w14:paraId="6F0CDD4E" w14:textId="77777777" w:rsidR="00E0399F" w:rsidRDefault="00E0399F" w:rsidP="00157334"/>
    <w:p w14:paraId="5B92E575" w14:textId="77777777" w:rsidR="00E0399F" w:rsidRDefault="00E0399F" w:rsidP="00157334">
      <w:r>
        <w:t>Parameters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2321"/>
        <w:gridCol w:w="1473"/>
        <w:gridCol w:w="3685"/>
        <w:gridCol w:w="1805"/>
      </w:tblGrid>
      <w:tr w:rsidR="009C0A15" w14:paraId="750D1E34" w14:textId="77777777">
        <w:tc>
          <w:tcPr>
            <w:tcW w:w="2321" w:type="dxa"/>
          </w:tcPr>
          <w:p w14:paraId="2D79978A" w14:textId="77777777" w:rsidR="00E0399F" w:rsidRDefault="00E0399F" w:rsidP="00157334">
            <w:r>
              <w:t>Name</w:t>
            </w:r>
          </w:p>
        </w:tc>
        <w:tc>
          <w:tcPr>
            <w:tcW w:w="1473" w:type="dxa"/>
          </w:tcPr>
          <w:p w14:paraId="2CB76166" w14:textId="77777777" w:rsidR="00E0399F" w:rsidRDefault="00E0399F" w:rsidP="00157334">
            <w:r>
              <w:t>Unit</w:t>
            </w:r>
          </w:p>
        </w:tc>
        <w:tc>
          <w:tcPr>
            <w:tcW w:w="3685" w:type="dxa"/>
          </w:tcPr>
          <w:p w14:paraId="12205ED9" w14:textId="77777777" w:rsidR="00E0399F" w:rsidRDefault="00E0399F" w:rsidP="00157334">
            <w:r>
              <w:t>Description</w:t>
            </w:r>
          </w:p>
        </w:tc>
        <w:tc>
          <w:tcPr>
            <w:tcW w:w="1805" w:type="dxa"/>
          </w:tcPr>
          <w:p w14:paraId="7EE367AC" w14:textId="77777777" w:rsidR="00E0399F" w:rsidRDefault="00E0399F" w:rsidP="00157334">
            <w:r>
              <w:t>Range</w:t>
            </w:r>
          </w:p>
        </w:tc>
      </w:tr>
      <w:tr w:rsidR="009C0A15" w14:paraId="62C72894" w14:textId="77777777">
        <w:tc>
          <w:tcPr>
            <w:tcW w:w="2321" w:type="dxa"/>
          </w:tcPr>
          <w:p w14:paraId="134CA050" w14:textId="77777777" w:rsidR="00E0399F" w:rsidRDefault="00E0399F" w:rsidP="00157334">
            <w:r>
              <w:t>clay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73" w:type="dxa"/>
          </w:tcPr>
          <w:p w14:paraId="7DAED46E" w14:textId="77777777" w:rsidR="00E0399F" w:rsidRDefault="00E0399F" w:rsidP="00157334">
            <w:r>
              <w:t>-</w:t>
            </w:r>
          </w:p>
        </w:tc>
        <w:tc>
          <w:tcPr>
            <w:tcW w:w="3685" w:type="dxa"/>
          </w:tcPr>
          <w:p w14:paraId="37188915" w14:textId="77777777" w:rsidR="00E0399F" w:rsidRDefault="00E0399F" w:rsidP="00157334">
            <w:r>
              <w:t>proportion of clay</w:t>
            </w:r>
          </w:p>
        </w:tc>
        <w:tc>
          <w:tcPr>
            <w:tcW w:w="1805" w:type="dxa"/>
          </w:tcPr>
          <w:p w14:paraId="434FADB1" w14:textId="77777777" w:rsidR="00E0399F" w:rsidRDefault="00E0399F" w:rsidP="00157334">
            <w:r>
              <w:t>0.0 - 1.0</w:t>
            </w:r>
          </w:p>
        </w:tc>
      </w:tr>
      <w:tr w:rsidR="009C0A15" w14:paraId="17F28903" w14:textId="77777777">
        <w:tc>
          <w:tcPr>
            <w:tcW w:w="2321" w:type="dxa"/>
          </w:tcPr>
          <w:p w14:paraId="0D6CA856" w14:textId="77777777" w:rsidR="00E0399F" w:rsidRDefault="00E0399F" w:rsidP="00157334">
            <w:proofErr w:type="spellStart"/>
            <w:r>
              <w:t>bound_layer_cond</w:t>
            </w:r>
            <w:proofErr w:type="spellEnd"/>
          </w:p>
        </w:tc>
        <w:tc>
          <w:tcPr>
            <w:tcW w:w="1473" w:type="dxa"/>
          </w:tcPr>
          <w:p w14:paraId="1C82944E" w14:textId="77777777" w:rsidR="00E0399F" w:rsidRDefault="00E0399F" w:rsidP="00157334">
            <w:r>
              <w:t>J s</w:t>
            </w:r>
            <w:r>
              <w:rPr>
                <w:vertAlign w:val="superscript"/>
              </w:rPr>
              <w:t>-1</w:t>
            </w:r>
            <w:r>
              <w:t xml:space="preserve">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2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</w:p>
        </w:tc>
        <w:tc>
          <w:tcPr>
            <w:tcW w:w="3685" w:type="dxa"/>
          </w:tcPr>
          <w:p w14:paraId="58803C7E" w14:textId="77777777" w:rsidR="00E0399F" w:rsidRDefault="00E0399F" w:rsidP="00157334">
            <w:r>
              <w:t>boundary layer conductance</w:t>
            </w:r>
          </w:p>
        </w:tc>
        <w:tc>
          <w:tcPr>
            <w:tcW w:w="1805" w:type="dxa"/>
          </w:tcPr>
          <w:p w14:paraId="4A9D848A" w14:textId="77777777" w:rsidR="00E0399F" w:rsidRDefault="00E0399F" w:rsidP="00157334">
            <w:r>
              <w:t>0.0 - 100.0</w:t>
            </w:r>
          </w:p>
        </w:tc>
      </w:tr>
    </w:tbl>
    <w:p w14:paraId="4E7EFAA0" w14:textId="77777777" w:rsidR="00E0399F" w:rsidRDefault="00E0399F" w:rsidP="00157334"/>
    <w:p w14:paraId="7861B15A" w14:textId="76B0EBBB" w:rsidR="00E0399F" w:rsidRDefault="00E0399F" w:rsidP="00157334">
      <w:r>
        <w:t xml:space="preserve">The higher the value of </w:t>
      </w:r>
      <w:proofErr w:type="spellStart"/>
      <w:r>
        <w:t>bound_layer_cond</w:t>
      </w:r>
      <w:proofErr w:type="spellEnd"/>
      <w:r>
        <w:t xml:space="preserve"> the greater the difference between air and soil surface temperature.</w:t>
      </w:r>
      <w:r w:rsidR="00E45D6D">
        <w:t xml:space="preserve"> </w:t>
      </w:r>
      <w:r>
        <w:t>If its value is unknown, Campbell (1986) suggests that a value of 20 J s</w:t>
      </w:r>
      <w:r>
        <w:rPr>
          <w:vertAlign w:val="superscript"/>
        </w:rPr>
        <w:t>-1</w:t>
      </w:r>
      <w:r>
        <w:t xml:space="preserve"> m</w:t>
      </w:r>
      <w:r>
        <w:rPr>
          <w:vertAlign w:val="superscript"/>
        </w:rPr>
        <w:t>-2</w:t>
      </w:r>
      <w:r>
        <w:t xml:space="preserve"> K</w:t>
      </w:r>
      <w:r>
        <w:rPr>
          <w:vertAlign w:val="superscript"/>
        </w:rPr>
        <w:t>-1</w:t>
      </w:r>
      <w:r>
        <w:t xml:space="preserve"> is an appropriate initial estimate.</w:t>
      </w:r>
      <w:r w:rsidR="00E45D6D">
        <w:t xml:space="preserve"> </w:t>
      </w:r>
    </w:p>
    <w:p w14:paraId="56DDB2BE" w14:textId="77777777" w:rsidR="00E0399F" w:rsidRDefault="00E0399F" w:rsidP="00157334"/>
    <w:p w14:paraId="121F1657" w14:textId="77777777" w:rsidR="00E0399F" w:rsidRDefault="00E0399F" w:rsidP="00157334">
      <w:r>
        <w:t>A further, optional, parameter is,</w:t>
      </w:r>
    </w:p>
    <w:p w14:paraId="4DA8CFFC" w14:textId="77777777" w:rsidR="00E0399F" w:rsidRDefault="00E0399F" w:rsidP="00157334"/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2321"/>
        <w:gridCol w:w="1473"/>
        <w:gridCol w:w="3685"/>
        <w:gridCol w:w="1805"/>
      </w:tblGrid>
      <w:tr w:rsidR="009C0A15" w14:paraId="10AD7E7F" w14:textId="77777777">
        <w:tc>
          <w:tcPr>
            <w:tcW w:w="2321" w:type="dxa"/>
          </w:tcPr>
          <w:p w14:paraId="603FE238" w14:textId="77777777" w:rsidR="00E0399F" w:rsidRDefault="00E0399F" w:rsidP="00157334">
            <w:proofErr w:type="spellStart"/>
            <w:r>
              <w:t>soil_temp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73" w:type="dxa"/>
          </w:tcPr>
          <w:p w14:paraId="0DD658DC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3685" w:type="dxa"/>
          </w:tcPr>
          <w:p w14:paraId="731BB394" w14:textId="77777777" w:rsidR="00E0399F" w:rsidRDefault="00E0399F" w:rsidP="00157334">
            <w:r>
              <w:t>initial soil temperature</w:t>
            </w:r>
          </w:p>
        </w:tc>
        <w:tc>
          <w:tcPr>
            <w:tcW w:w="1805" w:type="dxa"/>
          </w:tcPr>
          <w:p w14:paraId="08C535CC" w14:textId="77777777" w:rsidR="00E0399F" w:rsidRDefault="00E0399F" w:rsidP="00157334">
            <w:r>
              <w:t>-100.0 - 100.0</w:t>
            </w:r>
          </w:p>
        </w:tc>
      </w:tr>
    </w:tbl>
    <w:p w14:paraId="6ADA8821" w14:textId="77777777" w:rsidR="00E0399F" w:rsidRDefault="00E0399F" w:rsidP="00157334"/>
    <w:p w14:paraId="5CA54A74" w14:textId="6DACC526" w:rsidR="00E0399F" w:rsidRDefault="00E0399F" w:rsidP="00157334">
      <w:r>
        <w:t>which used to initialise soil temperature.</w:t>
      </w:r>
      <w:r w:rsidR="00E45D6D">
        <w:t xml:space="preserve"> </w:t>
      </w:r>
      <w:r>
        <w:t>If it is not supplied the soil temperature array is initialised to the average annual temperature.</w:t>
      </w:r>
      <w:r w:rsidR="00E45D6D">
        <w:t xml:space="preserve"> </w:t>
      </w:r>
      <w:r>
        <w:t>Simulations will eventually ‘forget’ the effect of poor initial guesses of soil temperature, but this may take some time.</w:t>
      </w:r>
      <w:r w:rsidR="00E45D6D">
        <w:t xml:space="preserve"> </w:t>
      </w:r>
      <w:r>
        <w:t xml:space="preserve">Testing of this module showed that it took approximately 40 days for the temperature at 1.5 m deep to converge to within 0.5 </w:t>
      </w:r>
      <w:r>
        <w:sym w:font="Symbol" w:char="F0B0"/>
      </w:r>
      <w:r>
        <w:t xml:space="preserve">C of the analytical solution when the initial temperature difference was 7 </w:t>
      </w:r>
      <w:r>
        <w:sym w:font="Symbol" w:char="F0B0"/>
      </w:r>
      <w:r>
        <w:t>C.</w:t>
      </w:r>
      <w:r w:rsidR="00E45D6D">
        <w:t xml:space="preserve"> </w:t>
      </w:r>
      <w:r>
        <w:t xml:space="preserve">The discrepancy will be greatest deeper in the soil profile, and where </w:t>
      </w:r>
      <w:r>
        <w:rPr>
          <w:i/>
        </w:rPr>
        <w:t>C</w:t>
      </w:r>
      <w:r>
        <w:t xml:space="preserve"> is high or </w:t>
      </w:r>
      <w:r>
        <w:sym w:font="Symbol" w:char="F06C"/>
      </w:r>
      <w:r>
        <w:t xml:space="preserve"> is low.</w:t>
      </w:r>
      <w:r w:rsidR="00E45D6D">
        <w:t xml:space="preserve"> </w:t>
      </w:r>
      <w:r>
        <w:t>In general, where soil temperature is only important in the soil surface layers the convergence will occur within the first 10 days or so.</w:t>
      </w:r>
    </w:p>
    <w:p w14:paraId="4C2636B5" w14:textId="77777777" w:rsidR="00E0399F" w:rsidRDefault="00E0399F" w:rsidP="00157334"/>
    <w:p w14:paraId="710D8D2D" w14:textId="6CB23A75" w:rsidR="00E0399F" w:rsidRDefault="00E0399F" w:rsidP="00157334">
      <w:r>
        <w:t>Where the time taken to ‘forget’ the initial conditions might cause significant error, there are two strategies for overcoming this problem.</w:t>
      </w:r>
      <w:r w:rsidR="00E45D6D">
        <w:t xml:space="preserve"> </w:t>
      </w:r>
      <w:r>
        <w:t>The first is to run a dummy simulation prior to the start of the real simulation to estimate the starting soil temperature.</w:t>
      </w:r>
      <w:r w:rsidR="00E45D6D">
        <w:t xml:space="preserve"> </w:t>
      </w:r>
      <w:r>
        <w:t>The</w:t>
      </w:r>
      <w:r w:rsidR="00E45D6D">
        <w:t xml:space="preserve"> </w:t>
      </w:r>
      <w:r>
        <w:t>second option is to estimate the initial soil temperatures from an analytical solution.</w:t>
      </w:r>
      <w:r w:rsidR="00E45D6D">
        <w:t xml:space="preserve"> </w:t>
      </w:r>
      <w:r>
        <w:t>A solution for the heat flow equation assuming a sinusoidal upper boundary condition. which might for example be the annual cycle in air temperature, is (</w:t>
      </w:r>
      <w:proofErr w:type="spellStart"/>
      <w:r>
        <w:t>Carslaw</w:t>
      </w:r>
      <w:proofErr w:type="spellEnd"/>
      <w:r>
        <w:t xml:space="preserve"> and Jaeger, 1959),</w:t>
      </w:r>
    </w:p>
    <w:p w14:paraId="2FEDE5DE" w14:textId="77777777" w:rsidR="00E0399F" w:rsidRDefault="00E0399F" w:rsidP="00157334">
      <w:pPr>
        <w:tabs>
          <w:tab w:val="right" w:pos="8789"/>
        </w:tabs>
      </w:pPr>
      <w:r>
        <w:rPr>
          <w:position w:val="-28"/>
        </w:rPr>
        <w:object w:dxaOrig="4099" w:dyaOrig="680" w14:anchorId="18F1C83D">
          <v:shape id="_x0000_i1027" type="#_x0000_t75" style="width:204.95pt;height:34pt" o:ole="">
            <v:imagedata r:id="rId14" o:title=""/>
          </v:shape>
          <o:OLEObject Type="Embed" ProgID="Equation.2" ShapeID="_x0000_i1027" DrawAspect="Content" ObjectID="_1772362077" r:id="rId15"/>
        </w:object>
      </w:r>
      <w:r>
        <w:t>,</w:t>
      </w:r>
      <w:r>
        <w:tab/>
        <w:t xml:space="preserve">[19] </w:t>
      </w:r>
    </w:p>
    <w:p w14:paraId="54984C7D" w14:textId="77777777" w:rsidR="00E0399F" w:rsidRDefault="00E0399F" w:rsidP="00157334">
      <w:proofErr w:type="gramStart"/>
      <w:r>
        <w:t>where</w:t>
      </w:r>
      <w:proofErr w:type="gramEnd"/>
    </w:p>
    <w:p w14:paraId="71BB4541" w14:textId="77777777" w:rsidR="00E0399F" w:rsidRDefault="00E0399F" w:rsidP="00157334">
      <w:pPr>
        <w:tabs>
          <w:tab w:val="right" w:pos="8789"/>
        </w:tabs>
      </w:pPr>
      <w:r>
        <w:rPr>
          <w:position w:val="-30"/>
        </w:rPr>
        <w:object w:dxaOrig="1120" w:dyaOrig="740" w14:anchorId="0E9B7AD8">
          <v:shape id="_x0000_i1028" type="#_x0000_t75" style="width:55.65pt;height:36.65pt" o:ole="">
            <v:imagedata r:id="rId16" o:title=""/>
          </v:shape>
          <o:OLEObject Type="Embed" ProgID="Equation.2" ShapeID="_x0000_i1028" DrawAspect="Content" ObjectID="_1772362078" r:id="rId17"/>
        </w:object>
      </w:r>
      <w:r>
        <w:t>,</w:t>
      </w:r>
      <w:r>
        <w:tab/>
        <w:t xml:space="preserve">[20] </w:t>
      </w:r>
    </w:p>
    <w:p w14:paraId="385CB365" w14:textId="2FA6E9B6" w:rsidR="00E0399F" w:rsidRDefault="00E0399F" w:rsidP="00157334">
      <w:r>
        <w:lastRenderedPageBreak/>
        <w:t>T</w:t>
      </w:r>
      <w:r>
        <w:rPr>
          <w:vertAlign w:val="subscript"/>
        </w:rPr>
        <w:t>ave</w:t>
      </w:r>
      <w:r>
        <w:t xml:space="preserve"> is the average annual temperature (</w:t>
      </w:r>
      <w:r>
        <w:sym w:font="Symbol" w:char="F0B0"/>
      </w:r>
      <w:r>
        <w:t>C), T</w:t>
      </w:r>
      <w:r>
        <w:rPr>
          <w:vertAlign w:val="subscript"/>
        </w:rPr>
        <w:t>amp</w:t>
      </w:r>
      <w:r>
        <w:t xml:space="preserve"> is the annual amplitude in temperature (</w:t>
      </w:r>
      <w:r>
        <w:sym w:font="Symbol" w:char="F0B0"/>
      </w:r>
      <w:r>
        <w:t xml:space="preserve">C), and </w:t>
      </w:r>
      <w:r>
        <w:sym w:font="Symbol" w:char="F077"/>
      </w:r>
      <w:r>
        <w:t xml:space="preserve"> is the angular frequency (radians).</w:t>
      </w:r>
      <w:r w:rsidR="00E45D6D">
        <w:t xml:space="preserve"> </w:t>
      </w:r>
      <w:r>
        <w:t>Thermal conductivity and heat capacity can be estimated, using soil profile averages, from equations 3, 5, and 6.</w:t>
      </w:r>
    </w:p>
    <w:p w14:paraId="575AE901" w14:textId="77777777" w:rsidR="00E0399F" w:rsidRDefault="00E0399F" w:rsidP="00157334">
      <w:pPr>
        <w:rPr>
          <w:i/>
        </w:rPr>
      </w:pPr>
    </w:p>
    <w:p w14:paraId="55A9B7DC" w14:textId="77777777" w:rsidR="00E0399F" w:rsidRDefault="00E0399F" w:rsidP="00157334">
      <w:pPr>
        <w:rPr>
          <w:i/>
        </w:rPr>
      </w:pPr>
      <w:r>
        <w:rPr>
          <w:i/>
        </w:rPr>
        <w:t>Time step inputs from other modules</w:t>
      </w:r>
    </w:p>
    <w:p w14:paraId="6AFF4D5C" w14:textId="6491094B" w:rsidR="00E0399F" w:rsidRDefault="00E0399F" w:rsidP="00157334">
      <w:r>
        <w:t>Soiltemp must be accompanied by the input module and a soil water module in order that other inputs are supplied.</w:t>
      </w:r>
      <w:r w:rsidR="00E45D6D">
        <w:t xml:space="preserve"> </w:t>
      </w:r>
      <w:r>
        <w:t>These inputs are.</w:t>
      </w:r>
    </w:p>
    <w:p w14:paraId="5F47A57A" w14:textId="77777777" w:rsidR="00E0399F" w:rsidRDefault="00E0399F" w:rsidP="00157334"/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2376"/>
        <w:gridCol w:w="993"/>
        <w:gridCol w:w="5917"/>
      </w:tblGrid>
      <w:tr w:rsidR="009C0A15" w14:paraId="6169F130" w14:textId="77777777">
        <w:tc>
          <w:tcPr>
            <w:tcW w:w="2376" w:type="dxa"/>
          </w:tcPr>
          <w:p w14:paraId="5AA41841" w14:textId="77777777" w:rsidR="00E0399F" w:rsidRDefault="00E0399F" w:rsidP="00157334">
            <w:r>
              <w:t>Name</w:t>
            </w:r>
          </w:p>
        </w:tc>
        <w:tc>
          <w:tcPr>
            <w:tcW w:w="993" w:type="dxa"/>
          </w:tcPr>
          <w:p w14:paraId="644354C5" w14:textId="77777777" w:rsidR="00E0399F" w:rsidRDefault="00E0399F" w:rsidP="00157334">
            <w:r>
              <w:t>Unit</w:t>
            </w:r>
          </w:p>
        </w:tc>
        <w:tc>
          <w:tcPr>
            <w:tcW w:w="5917" w:type="dxa"/>
          </w:tcPr>
          <w:p w14:paraId="0617FDA2" w14:textId="77777777" w:rsidR="00E0399F" w:rsidRDefault="00E0399F" w:rsidP="00157334">
            <w:r>
              <w:t>Description</w:t>
            </w:r>
          </w:p>
        </w:tc>
      </w:tr>
      <w:tr w:rsidR="009C0A15" w14:paraId="6F5B9399" w14:textId="77777777">
        <w:tc>
          <w:tcPr>
            <w:tcW w:w="9286" w:type="dxa"/>
            <w:gridSpan w:val="3"/>
          </w:tcPr>
          <w:p w14:paraId="3856A743" w14:textId="77777777" w:rsidR="00E0399F" w:rsidRDefault="00E0399F" w:rsidP="00157334">
            <w:r>
              <w:t>Variables from the Input module</w:t>
            </w:r>
          </w:p>
        </w:tc>
      </w:tr>
      <w:tr w:rsidR="009C0A15" w14:paraId="22C7C1EB" w14:textId="77777777">
        <w:tc>
          <w:tcPr>
            <w:tcW w:w="2376" w:type="dxa"/>
          </w:tcPr>
          <w:p w14:paraId="273A41C1" w14:textId="77777777" w:rsidR="00E0399F" w:rsidRDefault="00E0399F" w:rsidP="00157334">
            <w:proofErr w:type="spellStart"/>
            <w:r>
              <w:t>temp_average_annual</w:t>
            </w:r>
            <w:proofErr w:type="spellEnd"/>
          </w:p>
        </w:tc>
        <w:tc>
          <w:tcPr>
            <w:tcW w:w="993" w:type="dxa"/>
          </w:tcPr>
          <w:p w14:paraId="00F9559F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917" w:type="dxa"/>
          </w:tcPr>
          <w:p w14:paraId="78565354" w14:textId="4707666E" w:rsidR="00E0399F" w:rsidRDefault="00E0399F" w:rsidP="00157334">
            <w:r>
              <w:t xml:space="preserve">Average annual temperature, used to set the initial soil temperature if </w:t>
            </w:r>
            <w:proofErr w:type="spellStart"/>
            <w:r>
              <w:t>soil_temp</w:t>
            </w:r>
            <w:proofErr w:type="spellEnd"/>
            <w:r>
              <w:t xml:space="preserve"> is not supplied.</w:t>
            </w:r>
            <w:r w:rsidR="00E45D6D">
              <w:t xml:space="preserve"> </w:t>
            </w:r>
            <w:r>
              <w:t>Also determines the temperature at the lower boundary.</w:t>
            </w:r>
          </w:p>
        </w:tc>
      </w:tr>
      <w:tr w:rsidR="009C0A15" w14:paraId="281EE603" w14:textId="77777777">
        <w:tc>
          <w:tcPr>
            <w:tcW w:w="2376" w:type="dxa"/>
          </w:tcPr>
          <w:p w14:paraId="646711E3" w14:textId="77777777" w:rsidR="00E0399F" w:rsidRDefault="00E0399F" w:rsidP="00157334">
            <w:r>
              <w:t>timestep</w:t>
            </w:r>
          </w:p>
        </w:tc>
        <w:tc>
          <w:tcPr>
            <w:tcW w:w="993" w:type="dxa"/>
          </w:tcPr>
          <w:p w14:paraId="6126102C" w14:textId="77777777" w:rsidR="00E0399F" w:rsidRDefault="00E0399F" w:rsidP="00157334">
            <w:r>
              <w:t>min</w:t>
            </w:r>
          </w:p>
        </w:tc>
        <w:tc>
          <w:tcPr>
            <w:tcW w:w="5917" w:type="dxa"/>
          </w:tcPr>
          <w:p w14:paraId="0C47589B" w14:textId="77777777" w:rsidR="00E0399F" w:rsidRDefault="00E0399F" w:rsidP="00157334">
            <w:r>
              <w:t>Simulation timestep, converted to seconds internally.</w:t>
            </w:r>
          </w:p>
        </w:tc>
      </w:tr>
      <w:tr w:rsidR="009C0A15" w14:paraId="59844CE7" w14:textId="77777777">
        <w:tc>
          <w:tcPr>
            <w:tcW w:w="2376" w:type="dxa"/>
          </w:tcPr>
          <w:p w14:paraId="446AC14E" w14:textId="77777777" w:rsidR="00E0399F" w:rsidRDefault="00E0399F" w:rsidP="00157334">
            <w:proofErr w:type="spellStart"/>
            <w:r>
              <w:t>mint_time</w:t>
            </w:r>
            <w:proofErr w:type="spellEnd"/>
          </w:p>
        </w:tc>
        <w:tc>
          <w:tcPr>
            <w:tcW w:w="993" w:type="dxa"/>
          </w:tcPr>
          <w:p w14:paraId="4E869A5D" w14:textId="77777777" w:rsidR="00E0399F" w:rsidRDefault="00E0399F" w:rsidP="00157334">
            <w:r>
              <w:t>hours</w:t>
            </w:r>
          </w:p>
        </w:tc>
        <w:tc>
          <w:tcPr>
            <w:tcW w:w="5917" w:type="dxa"/>
          </w:tcPr>
          <w:p w14:paraId="1CDCB123" w14:textId="77777777" w:rsidR="00E0399F" w:rsidRDefault="00E0399F" w:rsidP="00157334">
            <w:r>
              <w:t>Specifies the hour of the day when the minimum air temperature occurs.</w:t>
            </w:r>
          </w:p>
        </w:tc>
      </w:tr>
      <w:tr w:rsidR="009C0A15" w14:paraId="3E52913A" w14:textId="77777777">
        <w:tc>
          <w:tcPr>
            <w:tcW w:w="2376" w:type="dxa"/>
          </w:tcPr>
          <w:p w14:paraId="438714CE" w14:textId="77777777" w:rsidR="00E0399F" w:rsidRDefault="00E0399F" w:rsidP="00157334">
            <w:proofErr w:type="spellStart"/>
            <w:r>
              <w:t>maxt_time</w:t>
            </w:r>
            <w:proofErr w:type="spellEnd"/>
          </w:p>
        </w:tc>
        <w:tc>
          <w:tcPr>
            <w:tcW w:w="993" w:type="dxa"/>
          </w:tcPr>
          <w:p w14:paraId="30360957" w14:textId="77777777" w:rsidR="00E0399F" w:rsidRDefault="00E0399F" w:rsidP="00157334">
            <w:r>
              <w:t>hours</w:t>
            </w:r>
          </w:p>
        </w:tc>
        <w:tc>
          <w:tcPr>
            <w:tcW w:w="5917" w:type="dxa"/>
          </w:tcPr>
          <w:p w14:paraId="241114AA" w14:textId="77777777" w:rsidR="00E0399F" w:rsidRDefault="00E0399F" w:rsidP="00157334">
            <w:r>
              <w:t>Specifies the hour of the day when the maximum air temperature occurs.</w:t>
            </w:r>
          </w:p>
        </w:tc>
      </w:tr>
      <w:tr w:rsidR="009C0A15" w14:paraId="20F92AB6" w14:textId="77777777">
        <w:tc>
          <w:tcPr>
            <w:tcW w:w="2376" w:type="dxa"/>
          </w:tcPr>
          <w:p w14:paraId="009A4540" w14:textId="77777777" w:rsidR="00E0399F" w:rsidRDefault="00E0399F" w:rsidP="00157334">
            <w:r>
              <w:t>mint</w:t>
            </w:r>
          </w:p>
        </w:tc>
        <w:tc>
          <w:tcPr>
            <w:tcW w:w="993" w:type="dxa"/>
          </w:tcPr>
          <w:p w14:paraId="395F604C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917" w:type="dxa"/>
          </w:tcPr>
          <w:p w14:paraId="1AFE185B" w14:textId="77777777" w:rsidR="00E0399F" w:rsidRDefault="00E0399F" w:rsidP="00157334">
            <w:r>
              <w:t>Minimum air temperature.</w:t>
            </w:r>
          </w:p>
        </w:tc>
      </w:tr>
      <w:tr w:rsidR="009C0A15" w14:paraId="6A5E9E49" w14:textId="77777777">
        <w:tc>
          <w:tcPr>
            <w:tcW w:w="2376" w:type="dxa"/>
          </w:tcPr>
          <w:p w14:paraId="11E83ED1" w14:textId="77777777" w:rsidR="00E0399F" w:rsidRDefault="00E0399F" w:rsidP="00157334">
            <w:proofErr w:type="spellStart"/>
            <w:r>
              <w:t>maxt</w:t>
            </w:r>
            <w:proofErr w:type="spellEnd"/>
          </w:p>
        </w:tc>
        <w:tc>
          <w:tcPr>
            <w:tcW w:w="993" w:type="dxa"/>
          </w:tcPr>
          <w:p w14:paraId="15BEA255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917" w:type="dxa"/>
          </w:tcPr>
          <w:p w14:paraId="4D665884" w14:textId="77777777" w:rsidR="00E0399F" w:rsidRDefault="00E0399F" w:rsidP="00157334">
            <w:r>
              <w:t>Maximum air temperature.</w:t>
            </w:r>
          </w:p>
        </w:tc>
      </w:tr>
      <w:tr w:rsidR="009C0A15" w14:paraId="3F9BFDB3" w14:textId="77777777">
        <w:tc>
          <w:tcPr>
            <w:tcW w:w="9286" w:type="dxa"/>
            <w:gridSpan w:val="3"/>
          </w:tcPr>
          <w:p w14:paraId="4AEB4AA8" w14:textId="77777777" w:rsidR="00E0399F" w:rsidRDefault="00E0399F" w:rsidP="00157334">
            <w:r>
              <w:t>Variables from the soil water module</w:t>
            </w:r>
          </w:p>
        </w:tc>
      </w:tr>
      <w:tr w:rsidR="009C0A15" w14:paraId="6F590656" w14:textId="77777777">
        <w:tc>
          <w:tcPr>
            <w:tcW w:w="2376" w:type="dxa"/>
          </w:tcPr>
          <w:p w14:paraId="5E60A0BB" w14:textId="77777777" w:rsidR="00E0399F" w:rsidRDefault="00E0399F" w:rsidP="00157334">
            <w:proofErr w:type="spellStart"/>
            <w:r>
              <w:t>dlayer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993" w:type="dxa"/>
          </w:tcPr>
          <w:p w14:paraId="3C030492" w14:textId="77777777" w:rsidR="00E0399F" w:rsidRDefault="00E0399F" w:rsidP="00157334">
            <w:r>
              <w:t>mm</w:t>
            </w:r>
          </w:p>
        </w:tc>
        <w:tc>
          <w:tcPr>
            <w:tcW w:w="5917" w:type="dxa"/>
          </w:tcPr>
          <w:p w14:paraId="5AD31853" w14:textId="77777777" w:rsidR="00E0399F" w:rsidRDefault="00E0399F" w:rsidP="00157334">
            <w:r>
              <w:t>Array of layer depths used to specify the nodes, converted to m internally.</w:t>
            </w:r>
          </w:p>
        </w:tc>
      </w:tr>
      <w:tr w:rsidR="009C0A15" w14:paraId="66FCEC77" w14:textId="77777777">
        <w:tc>
          <w:tcPr>
            <w:tcW w:w="2376" w:type="dxa"/>
          </w:tcPr>
          <w:p w14:paraId="4554F772" w14:textId="77777777" w:rsidR="00E0399F" w:rsidRDefault="00E0399F" w:rsidP="00157334">
            <w:proofErr w:type="spellStart"/>
            <w:r>
              <w:t>sw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993" w:type="dxa"/>
          </w:tcPr>
          <w:p w14:paraId="67A5A0F6" w14:textId="77777777" w:rsidR="00E0399F" w:rsidRDefault="00E0399F" w:rsidP="00157334">
            <w:r>
              <w:t>m</w:t>
            </w:r>
            <w:r>
              <w:rPr>
                <w:vertAlign w:val="superscript"/>
              </w:rPr>
              <w:t>3</w:t>
            </w:r>
            <w:r>
              <w:t xml:space="preserve">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3</w:t>
            </w:r>
            <w:r>
              <w:t xml:space="preserve"> </w:t>
            </w:r>
          </w:p>
        </w:tc>
        <w:tc>
          <w:tcPr>
            <w:tcW w:w="5917" w:type="dxa"/>
          </w:tcPr>
          <w:p w14:paraId="581CE152" w14:textId="77777777" w:rsidR="00E0399F" w:rsidRDefault="00E0399F" w:rsidP="00157334">
            <w:r>
              <w:t>Volumetric soil water content.</w:t>
            </w:r>
          </w:p>
        </w:tc>
      </w:tr>
      <w:tr w:rsidR="009C0A15" w14:paraId="070D6572" w14:textId="77777777">
        <w:tc>
          <w:tcPr>
            <w:tcW w:w="2376" w:type="dxa"/>
          </w:tcPr>
          <w:p w14:paraId="10087DBB" w14:textId="77777777" w:rsidR="00E0399F" w:rsidRDefault="00E0399F" w:rsidP="00157334">
            <w:r>
              <w:t>bd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993" w:type="dxa"/>
          </w:tcPr>
          <w:p w14:paraId="30CC2303" w14:textId="77777777" w:rsidR="00E0399F" w:rsidRDefault="00E0399F" w:rsidP="00157334">
            <w:r>
              <w:t xml:space="preserve">Mg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3</w:t>
            </w:r>
          </w:p>
        </w:tc>
        <w:tc>
          <w:tcPr>
            <w:tcW w:w="5917" w:type="dxa"/>
          </w:tcPr>
          <w:p w14:paraId="2267E6C9" w14:textId="77777777" w:rsidR="00E0399F" w:rsidRDefault="00E0399F" w:rsidP="00157334">
            <w:r>
              <w:t>Soil bulk density.</w:t>
            </w:r>
          </w:p>
        </w:tc>
      </w:tr>
      <w:tr w:rsidR="009C0A15" w14:paraId="30EAB5BD" w14:textId="77777777">
        <w:tc>
          <w:tcPr>
            <w:tcW w:w="2376" w:type="dxa"/>
          </w:tcPr>
          <w:p w14:paraId="27F97146" w14:textId="77777777" w:rsidR="00E0399F" w:rsidRDefault="00E0399F" w:rsidP="00157334">
            <w:proofErr w:type="spellStart"/>
            <w:r>
              <w:t>eo</w:t>
            </w:r>
            <w:proofErr w:type="spellEnd"/>
          </w:p>
        </w:tc>
        <w:tc>
          <w:tcPr>
            <w:tcW w:w="993" w:type="dxa"/>
          </w:tcPr>
          <w:p w14:paraId="277B6060" w14:textId="77777777" w:rsidR="00E0399F" w:rsidRDefault="00E0399F" w:rsidP="00157334">
            <w:r>
              <w:t>mm</w:t>
            </w:r>
          </w:p>
        </w:tc>
        <w:tc>
          <w:tcPr>
            <w:tcW w:w="5917" w:type="dxa"/>
          </w:tcPr>
          <w:p w14:paraId="432D0377" w14:textId="77777777" w:rsidR="00E0399F" w:rsidRDefault="00E0399F" w:rsidP="00157334">
            <w:r>
              <w:t>Potential soil water evaporation, or the water-depth equivalent of the net radiation reaching the soil surface, converted to J s</w:t>
            </w:r>
            <w:r>
              <w:rPr>
                <w:vertAlign w:val="superscript"/>
              </w:rPr>
              <w:t>-1</w:t>
            </w:r>
            <w:r>
              <w:t xml:space="preserve"> m</w:t>
            </w:r>
            <w:r>
              <w:rPr>
                <w:vertAlign w:val="superscript"/>
              </w:rPr>
              <w:t>-2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  <w:r>
              <w:t xml:space="preserve"> internally.</w:t>
            </w:r>
          </w:p>
        </w:tc>
      </w:tr>
      <w:tr w:rsidR="009C0A15" w14:paraId="5BF9DAF3" w14:textId="77777777">
        <w:tc>
          <w:tcPr>
            <w:tcW w:w="2376" w:type="dxa"/>
          </w:tcPr>
          <w:p w14:paraId="374ACE68" w14:textId="77777777" w:rsidR="00E0399F" w:rsidRDefault="00E0399F" w:rsidP="00157334">
            <w:r>
              <w:t>es</w:t>
            </w:r>
          </w:p>
        </w:tc>
        <w:tc>
          <w:tcPr>
            <w:tcW w:w="993" w:type="dxa"/>
          </w:tcPr>
          <w:p w14:paraId="4BDD2ED7" w14:textId="77777777" w:rsidR="00E0399F" w:rsidRDefault="00E0399F" w:rsidP="00157334">
            <w:r>
              <w:t>mm</w:t>
            </w:r>
          </w:p>
        </w:tc>
        <w:tc>
          <w:tcPr>
            <w:tcW w:w="5917" w:type="dxa"/>
          </w:tcPr>
          <w:p w14:paraId="7F5ADDBF" w14:textId="77777777" w:rsidR="00E0399F" w:rsidRDefault="00E0399F" w:rsidP="00157334">
            <w:r>
              <w:t>Actual soil water evaporation, or the water-depth equivalent of the evaporation from the soil surface, converted to J s</w:t>
            </w:r>
            <w:r>
              <w:rPr>
                <w:vertAlign w:val="superscript"/>
              </w:rPr>
              <w:t>-1</w:t>
            </w:r>
            <w:r>
              <w:t xml:space="preserve"> m</w:t>
            </w:r>
            <w:r>
              <w:rPr>
                <w:vertAlign w:val="superscript"/>
              </w:rPr>
              <w:t>-2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  <w:r>
              <w:t xml:space="preserve"> internally.</w:t>
            </w:r>
          </w:p>
        </w:tc>
      </w:tr>
    </w:tbl>
    <w:p w14:paraId="1B519224" w14:textId="77777777" w:rsidR="00E0399F" w:rsidRDefault="00E0399F" w:rsidP="00157334"/>
    <w:p w14:paraId="23603E34" w14:textId="264C0D1A" w:rsidR="00E0399F" w:rsidRDefault="00E0399F" w:rsidP="00157334">
      <w:r>
        <w:t xml:space="preserve">To allow compatibility with modules where changes in the soil occur with time, </w:t>
      </w:r>
      <w:proofErr w:type="spellStart"/>
      <w:r>
        <w:t>dlayer</w:t>
      </w:r>
      <w:proofErr w:type="spellEnd"/>
      <w:r>
        <w:t xml:space="preserve"> and bd are requested at every </w:t>
      </w:r>
      <w:proofErr w:type="spellStart"/>
      <w:r>
        <w:t>Apsim</w:t>
      </w:r>
      <w:proofErr w:type="spellEnd"/>
      <w:r>
        <w:t xml:space="preserve"> time step.</w:t>
      </w:r>
      <w:r w:rsidR="00E45D6D">
        <w:t xml:space="preserve"> </w:t>
      </w:r>
      <w:r>
        <w:t xml:space="preserve">If </w:t>
      </w:r>
      <w:proofErr w:type="spellStart"/>
      <w:r>
        <w:t>eo</w:t>
      </w:r>
      <w:proofErr w:type="spellEnd"/>
      <w:r>
        <w:t xml:space="preserve"> and es are not </w:t>
      </w:r>
      <w:proofErr w:type="gramStart"/>
      <w:r>
        <w:t>available</w:t>
      </w:r>
      <w:proofErr w:type="gramEnd"/>
      <w:r>
        <w:t xml:space="preserve"> they are assumed equal to zero.</w:t>
      </w:r>
    </w:p>
    <w:p w14:paraId="3E3F2389" w14:textId="77777777" w:rsidR="00E0399F" w:rsidRDefault="00E0399F" w:rsidP="00157334"/>
    <w:p w14:paraId="17432606" w14:textId="77777777" w:rsidR="00E0399F" w:rsidRDefault="00E0399F" w:rsidP="00157334">
      <w:pPr>
        <w:rPr>
          <w:i/>
        </w:rPr>
      </w:pPr>
      <w:r>
        <w:rPr>
          <w:i/>
        </w:rPr>
        <w:t>Time step outputs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2235"/>
        <w:gridCol w:w="1417"/>
        <w:gridCol w:w="5634"/>
      </w:tblGrid>
      <w:tr w:rsidR="009C0A15" w14:paraId="40F8C11C" w14:textId="77777777">
        <w:tc>
          <w:tcPr>
            <w:tcW w:w="2235" w:type="dxa"/>
          </w:tcPr>
          <w:p w14:paraId="06167333" w14:textId="77777777" w:rsidR="00E0399F" w:rsidRDefault="00E0399F" w:rsidP="00157334">
            <w:r>
              <w:t>Name</w:t>
            </w:r>
          </w:p>
        </w:tc>
        <w:tc>
          <w:tcPr>
            <w:tcW w:w="1417" w:type="dxa"/>
          </w:tcPr>
          <w:p w14:paraId="264E15CA" w14:textId="77777777" w:rsidR="00E0399F" w:rsidRDefault="00E0399F" w:rsidP="00157334">
            <w:r>
              <w:t>Unit</w:t>
            </w:r>
          </w:p>
        </w:tc>
        <w:tc>
          <w:tcPr>
            <w:tcW w:w="5634" w:type="dxa"/>
          </w:tcPr>
          <w:p w14:paraId="1CA6AAF2" w14:textId="77777777" w:rsidR="00E0399F" w:rsidRDefault="00E0399F" w:rsidP="00157334">
            <w:r>
              <w:t>Description</w:t>
            </w:r>
          </w:p>
        </w:tc>
      </w:tr>
      <w:tr w:rsidR="009C0A15" w14:paraId="27318C59" w14:textId="77777777">
        <w:tc>
          <w:tcPr>
            <w:tcW w:w="2235" w:type="dxa"/>
          </w:tcPr>
          <w:p w14:paraId="221515AE" w14:textId="77777777" w:rsidR="00E0399F" w:rsidRDefault="00E0399F" w:rsidP="00157334">
            <w:proofErr w:type="spellStart"/>
            <w:r>
              <w:t>final_soil_temp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17" w:type="dxa"/>
          </w:tcPr>
          <w:p w14:paraId="1DED8B21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634" w:type="dxa"/>
          </w:tcPr>
          <w:p w14:paraId="3CFF3F70" w14:textId="77777777" w:rsidR="00E0399F" w:rsidRDefault="00E0399F" w:rsidP="00157334">
            <w:r>
              <w:t>Soil temperature at the end of the final internal Soiltemp timestep.</w:t>
            </w:r>
          </w:p>
        </w:tc>
      </w:tr>
      <w:tr w:rsidR="009C0A15" w14:paraId="0408317F" w14:textId="77777777">
        <w:tc>
          <w:tcPr>
            <w:tcW w:w="2235" w:type="dxa"/>
          </w:tcPr>
          <w:p w14:paraId="32E1F1F3" w14:textId="77777777" w:rsidR="00E0399F" w:rsidRDefault="00E0399F" w:rsidP="00157334">
            <w:proofErr w:type="spellStart"/>
            <w:r>
              <w:t>soil_temp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17" w:type="dxa"/>
          </w:tcPr>
          <w:p w14:paraId="210BB2EC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634" w:type="dxa"/>
          </w:tcPr>
          <w:p w14:paraId="58DBD1B0" w14:textId="77777777" w:rsidR="00E0399F" w:rsidRDefault="00E0399F" w:rsidP="00157334">
            <w:r>
              <w:t xml:space="preserve">Average soil temperature during the </w:t>
            </w:r>
            <w:proofErr w:type="spellStart"/>
            <w:r>
              <w:t>Apsim</w:t>
            </w:r>
            <w:proofErr w:type="spellEnd"/>
            <w:r>
              <w:t xml:space="preserve"> timestep.</w:t>
            </w:r>
          </w:p>
        </w:tc>
      </w:tr>
      <w:tr w:rsidR="009C0A15" w14:paraId="4ACE5601" w14:textId="77777777">
        <w:tc>
          <w:tcPr>
            <w:tcW w:w="2235" w:type="dxa"/>
          </w:tcPr>
          <w:p w14:paraId="495F7F79" w14:textId="77777777" w:rsidR="00E0399F" w:rsidRDefault="00E0399F" w:rsidP="00157334">
            <w:proofErr w:type="spellStart"/>
            <w:r>
              <w:t>mint_soil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17" w:type="dxa"/>
          </w:tcPr>
          <w:p w14:paraId="6FAA107B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634" w:type="dxa"/>
          </w:tcPr>
          <w:p w14:paraId="6A47427B" w14:textId="77777777" w:rsidR="00E0399F" w:rsidRDefault="00E0399F" w:rsidP="00157334">
            <w:r>
              <w:t xml:space="preserve">Minimum soil temperature found in each layer during the </w:t>
            </w:r>
            <w:proofErr w:type="spellStart"/>
            <w:r>
              <w:t>Apsim</w:t>
            </w:r>
            <w:proofErr w:type="spellEnd"/>
            <w:r>
              <w:t xml:space="preserve"> timestep.</w:t>
            </w:r>
          </w:p>
        </w:tc>
      </w:tr>
      <w:tr w:rsidR="009C0A15" w14:paraId="0E97440A" w14:textId="77777777">
        <w:tc>
          <w:tcPr>
            <w:tcW w:w="2235" w:type="dxa"/>
          </w:tcPr>
          <w:p w14:paraId="68C63EBA" w14:textId="77777777" w:rsidR="00E0399F" w:rsidRDefault="00E0399F" w:rsidP="00157334">
            <w:proofErr w:type="spellStart"/>
            <w:r>
              <w:t>maxt_soil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17" w:type="dxa"/>
          </w:tcPr>
          <w:p w14:paraId="186141A9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634" w:type="dxa"/>
          </w:tcPr>
          <w:p w14:paraId="6620ACEF" w14:textId="77777777" w:rsidR="00E0399F" w:rsidRDefault="00E0399F" w:rsidP="00157334">
            <w:r>
              <w:t xml:space="preserve">Maximum soil temperature found in each layer during the </w:t>
            </w:r>
            <w:proofErr w:type="spellStart"/>
            <w:r>
              <w:t>Apsim</w:t>
            </w:r>
            <w:proofErr w:type="spellEnd"/>
            <w:r>
              <w:t xml:space="preserve"> timestep.</w:t>
            </w:r>
          </w:p>
        </w:tc>
      </w:tr>
      <w:tr w:rsidR="009C0A15" w14:paraId="1AD30E23" w14:textId="77777777">
        <w:tc>
          <w:tcPr>
            <w:tcW w:w="2235" w:type="dxa"/>
          </w:tcPr>
          <w:p w14:paraId="5C19E6BC" w14:textId="77777777" w:rsidR="00E0399F" w:rsidRDefault="00E0399F" w:rsidP="00157334">
            <w:proofErr w:type="spellStart"/>
            <w:r>
              <w:t>therm_cond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17" w:type="dxa"/>
          </w:tcPr>
          <w:p w14:paraId="68B58F7D" w14:textId="77777777" w:rsidR="00E0399F" w:rsidRDefault="00E0399F" w:rsidP="00157334">
            <w:r>
              <w:t>J s</w:t>
            </w:r>
            <w:r>
              <w:rPr>
                <w:vertAlign w:val="superscript"/>
              </w:rPr>
              <w:t>-1</w:t>
            </w:r>
            <w:r>
              <w:t xml:space="preserve"> m</w:t>
            </w:r>
            <w:r>
              <w:rPr>
                <w:vertAlign w:val="superscript"/>
              </w:rPr>
              <w:t>-1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</w:p>
        </w:tc>
        <w:tc>
          <w:tcPr>
            <w:tcW w:w="5634" w:type="dxa"/>
          </w:tcPr>
          <w:p w14:paraId="184E9C68" w14:textId="77777777" w:rsidR="00E0399F" w:rsidRDefault="00E0399F" w:rsidP="00157334">
            <w:r>
              <w:t>Thermal conductivity for each layer.</w:t>
            </w:r>
          </w:p>
        </w:tc>
      </w:tr>
      <w:tr w:rsidR="009C0A15" w14:paraId="79136616" w14:textId="77777777">
        <w:tc>
          <w:tcPr>
            <w:tcW w:w="2235" w:type="dxa"/>
          </w:tcPr>
          <w:p w14:paraId="2DD20BB7" w14:textId="77777777" w:rsidR="00E0399F" w:rsidRDefault="00E0399F" w:rsidP="00157334">
            <w:proofErr w:type="spellStart"/>
            <w:r>
              <w:t>heat_store</w:t>
            </w:r>
            <w:proofErr w:type="spellEnd"/>
            <w:r>
              <w:t>[</w:t>
            </w:r>
            <w:proofErr w:type="spellStart"/>
            <w:r>
              <w:t>nz</w:t>
            </w:r>
            <w:proofErr w:type="spellEnd"/>
            <w:r>
              <w:t>]</w:t>
            </w:r>
          </w:p>
        </w:tc>
        <w:tc>
          <w:tcPr>
            <w:tcW w:w="1417" w:type="dxa"/>
          </w:tcPr>
          <w:p w14:paraId="6E182B64" w14:textId="77777777" w:rsidR="00E0399F" w:rsidRDefault="00E0399F" w:rsidP="00157334">
            <w:r>
              <w:t xml:space="preserve">J </w:t>
            </w:r>
            <w:r>
              <w:rPr>
                <w:color w:val="000000"/>
              </w:rPr>
              <w:t>m</w:t>
            </w:r>
            <w:r>
              <w:rPr>
                <w:color w:val="000000"/>
                <w:vertAlign w:val="superscript"/>
              </w:rPr>
              <w:t>-3</w:t>
            </w:r>
            <w:r>
              <w:t xml:space="preserve"> K</w:t>
            </w:r>
            <w:r>
              <w:rPr>
                <w:vertAlign w:val="superscript"/>
              </w:rPr>
              <w:t>-1</w:t>
            </w:r>
          </w:p>
        </w:tc>
        <w:tc>
          <w:tcPr>
            <w:tcW w:w="5634" w:type="dxa"/>
          </w:tcPr>
          <w:p w14:paraId="30459935" w14:textId="77777777" w:rsidR="00E0399F" w:rsidRDefault="00E0399F" w:rsidP="00157334">
            <w:r>
              <w:t>Volumetric specific heat for each layer.</w:t>
            </w:r>
          </w:p>
        </w:tc>
      </w:tr>
      <w:tr w:rsidR="009C0A15" w14:paraId="02A26B78" w14:textId="77777777">
        <w:tc>
          <w:tcPr>
            <w:tcW w:w="2235" w:type="dxa"/>
          </w:tcPr>
          <w:p w14:paraId="7840400B" w14:textId="77777777" w:rsidR="00E0399F" w:rsidRDefault="00E0399F" w:rsidP="00157334">
            <w:r>
              <w:t>airt</w:t>
            </w:r>
          </w:p>
        </w:tc>
        <w:tc>
          <w:tcPr>
            <w:tcW w:w="1417" w:type="dxa"/>
          </w:tcPr>
          <w:p w14:paraId="53E5CF1F" w14:textId="77777777" w:rsidR="00E0399F" w:rsidRDefault="00E0399F" w:rsidP="00157334">
            <w:r>
              <w:sym w:font="Symbol" w:char="F0B0"/>
            </w:r>
            <w:r>
              <w:t>C</w:t>
            </w:r>
          </w:p>
        </w:tc>
        <w:tc>
          <w:tcPr>
            <w:tcW w:w="5634" w:type="dxa"/>
          </w:tcPr>
          <w:p w14:paraId="3247AC1C" w14:textId="77777777" w:rsidR="00E0399F" w:rsidRDefault="00E0399F" w:rsidP="00157334">
            <w:r>
              <w:t xml:space="preserve">Average air temperature during the </w:t>
            </w:r>
            <w:proofErr w:type="spellStart"/>
            <w:r>
              <w:t>Apsim</w:t>
            </w:r>
            <w:proofErr w:type="spellEnd"/>
            <w:r>
              <w:t xml:space="preserve"> timestep.</w:t>
            </w:r>
          </w:p>
        </w:tc>
      </w:tr>
    </w:tbl>
    <w:p w14:paraId="2C017E09" w14:textId="77777777" w:rsidR="00E0399F" w:rsidRDefault="00E0399F" w:rsidP="00157334"/>
    <w:p w14:paraId="504CF5E3" w14:textId="77777777" w:rsidR="00E0399F" w:rsidRDefault="00E0399F" w:rsidP="00157334">
      <w:r>
        <w:rPr>
          <w:i/>
        </w:rPr>
        <w:t>References</w:t>
      </w:r>
    </w:p>
    <w:p w14:paraId="3381F569" w14:textId="77777777" w:rsidR="00E0399F" w:rsidRDefault="00E0399F" w:rsidP="00157334">
      <w:pPr>
        <w:ind w:left="567" w:hanging="567"/>
      </w:pPr>
      <w:r>
        <w:lastRenderedPageBreak/>
        <w:t xml:space="preserve">Campbell G.S., 1985, </w:t>
      </w:r>
      <w:r>
        <w:rPr>
          <w:i/>
        </w:rPr>
        <w:t>Soil Physics with Basic</w:t>
      </w:r>
      <w:r>
        <w:t>, Elsevier, Amsterdam.</w:t>
      </w:r>
    </w:p>
    <w:p w14:paraId="1BB07EDC" w14:textId="77777777" w:rsidR="00E0399F" w:rsidRDefault="00E0399F" w:rsidP="00157334">
      <w:pPr>
        <w:ind w:left="567" w:hanging="567"/>
      </w:pPr>
      <w:r>
        <w:t xml:space="preserve">Carnahan B., Luther H.A., Wilkes J.O., 1969, </w:t>
      </w:r>
      <w:r>
        <w:rPr>
          <w:i/>
        </w:rPr>
        <w:t>Applied Numerical Methods</w:t>
      </w:r>
      <w:r>
        <w:t>, 1</w:t>
      </w:r>
      <w:r>
        <w:rPr>
          <w:vertAlign w:val="superscript"/>
        </w:rPr>
        <w:t>st</w:t>
      </w:r>
      <w:r>
        <w:t xml:space="preserve"> Ed. Wiley, New York.</w:t>
      </w:r>
    </w:p>
    <w:p w14:paraId="5CFF7CDC" w14:textId="77777777" w:rsidR="00E0399F" w:rsidRDefault="00E0399F" w:rsidP="00157334">
      <w:pPr>
        <w:ind w:left="567" w:hanging="567"/>
      </w:pPr>
      <w:proofErr w:type="spellStart"/>
      <w:r>
        <w:t>Carslaw</w:t>
      </w:r>
      <w:proofErr w:type="spellEnd"/>
      <w:r>
        <w:t xml:space="preserve"> H.S., Jaeger J.C., 1959, </w:t>
      </w:r>
      <w:r>
        <w:rPr>
          <w:i/>
        </w:rPr>
        <w:t>Conduction of Heat in Solids</w:t>
      </w:r>
      <w:r>
        <w:t>, Oxford University Press, London.</w:t>
      </w:r>
    </w:p>
    <w:p w14:paraId="5065F3F0" w14:textId="77777777" w:rsidR="00E0399F" w:rsidRDefault="00E0399F" w:rsidP="00157334">
      <w:pPr>
        <w:ind w:left="567" w:hanging="567"/>
      </w:pPr>
      <w:r>
        <w:t xml:space="preserve">Jury W.A., Gardner W.R., Gardner W.H., 1991, </w:t>
      </w:r>
      <w:r>
        <w:rPr>
          <w:i/>
        </w:rPr>
        <w:t>Soil Physics</w:t>
      </w:r>
      <w:r>
        <w:t>, 5</w:t>
      </w:r>
      <w:r>
        <w:rPr>
          <w:vertAlign w:val="superscript"/>
        </w:rPr>
        <w:t>th</w:t>
      </w:r>
      <w:r>
        <w:t xml:space="preserve"> Ed. Wiley, New York.</w:t>
      </w:r>
    </w:p>
    <w:p w14:paraId="724C2D3A" w14:textId="77777777" w:rsidR="00E0399F" w:rsidRDefault="00E0399F" w:rsidP="00157334"/>
    <w:p w14:paraId="6F70119D" w14:textId="77777777" w:rsidR="00E0399F" w:rsidRDefault="00E0399F" w:rsidP="00157334"/>
    <w:p w14:paraId="17935D89" w14:textId="77777777" w:rsidR="00CC22CE" w:rsidRDefault="00CC22CE" w:rsidP="00157334"/>
    <w:p w14:paraId="19BA2EDC" w14:textId="77777777" w:rsidR="00CC22CE" w:rsidRDefault="00CC22CE" w:rsidP="00157334"/>
    <w:p w14:paraId="6009F86C" w14:textId="77777777" w:rsidR="00383AAD" w:rsidRPr="00383AAD" w:rsidRDefault="00CC22CE" w:rsidP="000165B4">
      <w:pPr>
        <w:pStyle w:val="EndNoteBibliography"/>
        <w:spacing w:before="12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383AAD" w:rsidRPr="00383AAD">
        <w:t>Campbell, G.S., 1985. Soil Physics with BASIC. Transport Models for Soil - Plant Systems. Elsevier, Amsterdam.</w:t>
      </w:r>
    </w:p>
    <w:p w14:paraId="7BCB839D" w14:textId="77777777" w:rsidR="00383AAD" w:rsidRPr="00383AAD" w:rsidRDefault="00383AAD" w:rsidP="000165B4">
      <w:pPr>
        <w:pStyle w:val="EndNoteBibliography"/>
        <w:spacing w:before="120"/>
        <w:ind w:left="720" w:hanging="720"/>
      </w:pPr>
      <w:r w:rsidRPr="00383AAD">
        <w:t>de Vries, D.A., 1963. Thermal properties of soils, in: van Wijk, W.R. (Ed.) Physics of Plant Environment. North-Holland Publishing Corporation, Amsterdam, pp. 210–235.</w:t>
      </w:r>
    </w:p>
    <w:p w14:paraId="12F43B30" w14:textId="77777777" w:rsidR="00383AAD" w:rsidRPr="00383AAD" w:rsidRDefault="00383AAD" w:rsidP="000165B4">
      <w:pPr>
        <w:pStyle w:val="EndNoteBibliography"/>
        <w:spacing w:before="120"/>
        <w:ind w:left="720" w:hanging="720"/>
      </w:pPr>
      <w:r w:rsidRPr="00383AAD">
        <w:t>Jury, W.A.G., W.R;, Gardner, W.H., 1991. Soil Physics, 5th Ed. . Wiley, New York.</w:t>
      </w:r>
    </w:p>
    <w:p w14:paraId="7470BE57" w14:textId="63DF7F62" w:rsidR="00383AAD" w:rsidRPr="00383AAD" w:rsidRDefault="00383AAD" w:rsidP="000165B4">
      <w:pPr>
        <w:pStyle w:val="EndNoteBibliography"/>
        <w:spacing w:before="120"/>
        <w:ind w:left="720" w:hanging="720"/>
      </w:pPr>
      <w:r w:rsidRPr="00383AAD">
        <w:t xml:space="preserve">Tian, Z., Lu, Y., Horton, R., Ren, T., 2016. A simplified de Vries‐based model to estimate thermal conductivity of unfrozen and frozen soil. Eur. J. Soil Science. 67(5), 564-572. </w:t>
      </w:r>
      <w:hyperlink r:id="rId18" w:history="1">
        <w:r w:rsidRPr="00383AAD">
          <w:rPr>
            <w:rStyle w:val="Hyperlink"/>
          </w:rPr>
          <w:t>https://doi.org/10.1111/ejss.12366</w:t>
        </w:r>
      </w:hyperlink>
      <w:r w:rsidRPr="00383AAD">
        <w:t>.</w:t>
      </w:r>
    </w:p>
    <w:p w14:paraId="2D0C34CB" w14:textId="1E2B0BCF" w:rsidR="00E0399F" w:rsidRDefault="00CC22CE" w:rsidP="000165B4">
      <w:pPr>
        <w:spacing w:before="120"/>
        <w:ind w:left="720" w:hanging="720"/>
      </w:pPr>
      <w:r>
        <w:fldChar w:fldCharType="end"/>
      </w:r>
    </w:p>
    <w:p w14:paraId="30D7C87F" w14:textId="77777777" w:rsidR="000165B4" w:rsidRDefault="000165B4" w:rsidP="00157334"/>
    <w:p w14:paraId="0D083E1F" w14:textId="77777777" w:rsidR="000165B4" w:rsidRDefault="000165B4" w:rsidP="00157334"/>
    <w:p w14:paraId="27EF370F" w14:textId="77777777" w:rsidR="000165B4" w:rsidRDefault="000165B4" w:rsidP="000165B4">
      <w:pPr>
        <w:framePr w:w="8738" w:hSpace="181" w:wrap="notBeside" w:vAnchor="text" w:hAnchor="page" w:x="2677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jc w:val="center"/>
      </w:pPr>
      <w:r>
        <w:rPr>
          <w:noProof/>
        </w:rPr>
        <w:lastRenderedPageBreak/>
        <w:drawing>
          <wp:inline distT="0" distB="0" distL="0" distR="0" wp14:anchorId="269ED0FF" wp14:editId="35C48D10">
            <wp:extent cx="1593850" cy="4006850"/>
            <wp:effectExtent l="0" t="0" r="0" b="0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93850" cy="40068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2004A1" w14:textId="77777777" w:rsidR="000165B4" w:rsidRDefault="000165B4" w:rsidP="000165B4">
      <w:pPr>
        <w:framePr w:w="8738" w:hSpace="181" w:wrap="notBeside" w:vAnchor="text" w:hAnchor="page" w:x="2677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/>
          <w:sz w:val="18"/>
        </w:rPr>
      </w:pPr>
    </w:p>
    <w:p w14:paraId="2A5E6796" w14:textId="77777777" w:rsidR="000165B4" w:rsidRDefault="000165B4" w:rsidP="000165B4">
      <w:pPr>
        <w:framePr w:w="8738" w:hSpace="181" w:wrap="notBeside" w:vAnchor="text" w:hAnchor="page" w:x="2677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/>
          <w:sz w:val="18"/>
        </w:rPr>
      </w:pPr>
      <w:r>
        <w:rPr>
          <w:rFonts w:ascii="Arial" w:hAnsi="Arial"/>
          <w:sz w:val="18"/>
        </w:rPr>
        <w:t xml:space="preserve">Figure 1. A diagrammatic representation of the node structure of the numerical simulation. T is temperature, Z is depth, K is thermal conductance, S is </w:t>
      </w:r>
      <w:proofErr w:type="gramStart"/>
      <w:r>
        <w:rPr>
          <w:rFonts w:ascii="Arial" w:hAnsi="Arial"/>
          <w:sz w:val="18"/>
        </w:rPr>
        <w:t>heat</w:t>
      </w:r>
      <w:proofErr w:type="gramEnd"/>
      <w:r>
        <w:rPr>
          <w:rFonts w:ascii="Arial" w:hAnsi="Arial"/>
          <w:sz w:val="18"/>
        </w:rPr>
        <w:t xml:space="preserve"> storage, </w:t>
      </w:r>
      <w:proofErr w:type="spellStart"/>
      <w:r>
        <w:rPr>
          <w:rFonts w:ascii="Arial" w:hAnsi="Arial"/>
          <w:sz w:val="18"/>
        </w:rPr>
        <w:t>nz</w:t>
      </w:r>
      <w:proofErr w:type="spellEnd"/>
      <w:r>
        <w:rPr>
          <w:rFonts w:ascii="Arial" w:hAnsi="Arial"/>
          <w:sz w:val="18"/>
        </w:rPr>
        <w:t xml:space="preserve"> is the number of nodes in the simulation, BL stands for boundary layer, T</w:t>
      </w:r>
      <w:r>
        <w:rPr>
          <w:rFonts w:ascii="Arial" w:hAnsi="Arial"/>
          <w:sz w:val="18"/>
          <w:vertAlign w:val="subscript"/>
        </w:rPr>
        <w:t>a</w:t>
      </w:r>
      <w:r>
        <w:rPr>
          <w:rFonts w:ascii="Arial" w:hAnsi="Arial"/>
          <w:sz w:val="18"/>
        </w:rPr>
        <w:t xml:space="preserve"> is the air temperature, and T</w:t>
      </w:r>
      <w:r>
        <w:rPr>
          <w:rFonts w:ascii="Arial" w:hAnsi="Arial"/>
          <w:sz w:val="18"/>
          <w:vertAlign w:val="subscript"/>
        </w:rPr>
        <w:t>ave</w:t>
      </w:r>
      <w:r>
        <w:rPr>
          <w:rFonts w:ascii="Arial" w:hAnsi="Arial"/>
          <w:sz w:val="18"/>
        </w:rPr>
        <w:t xml:space="preserve"> is the annual average soil temperature.</w:t>
      </w:r>
    </w:p>
    <w:p w14:paraId="02B8A9D5" w14:textId="77777777" w:rsidR="000165B4" w:rsidRDefault="000165B4" w:rsidP="000165B4">
      <w:pPr>
        <w:framePr w:w="8738" w:hSpace="181" w:wrap="notBeside" w:vAnchor="text" w:hAnchor="page" w:x="2677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/>
          <w:sz w:val="18"/>
        </w:rPr>
      </w:pPr>
    </w:p>
    <w:p w14:paraId="0157F6AC" w14:textId="77777777" w:rsidR="000165B4" w:rsidRDefault="000165B4" w:rsidP="000165B4">
      <w:pPr>
        <w:framePr w:w="8738" w:hSpace="181" w:wrap="notBeside" w:vAnchor="text" w:hAnchor="page" w:x="2677" w:y="1"/>
        <w:pBdr>
          <w:top w:val="single" w:sz="6" w:space="1" w:color="auto"/>
          <w:left w:val="single" w:sz="6" w:space="1" w:color="auto"/>
          <w:bottom w:val="single" w:sz="6" w:space="1" w:color="auto"/>
          <w:right w:val="single" w:sz="6" w:space="1" w:color="auto"/>
        </w:pBdr>
        <w:rPr>
          <w:rFonts w:ascii="Arial" w:hAnsi="Arial"/>
          <w:sz w:val="18"/>
        </w:rPr>
      </w:pPr>
      <w:r>
        <w:rPr>
          <w:rFonts w:ascii="Arial" w:hAnsi="Arial"/>
          <w:sz w:val="18"/>
        </w:rPr>
        <w:t xml:space="preserve">Needs updating with phantom </w:t>
      </w:r>
      <w:proofErr w:type="gramStart"/>
      <w:r>
        <w:rPr>
          <w:rFonts w:ascii="Arial" w:hAnsi="Arial"/>
          <w:sz w:val="18"/>
        </w:rPr>
        <w:t>nodes</w:t>
      </w:r>
      <w:proofErr w:type="gramEnd"/>
    </w:p>
    <w:p w14:paraId="18F2713F" w14:textId="77777777" w:rsidR="000165B4" w:rsidRDefault="000165B4" w:rsidP="00157334"/>
    <w:sectPr w:rsidR="000165B4">
      <w:footerReference w:type="default" r:id="rId20"/>
      <w:pgSz w:w="11907" w:h="16840"/>
      <w:pgMar w:top="1440" w:right="1418" w:bottom="1440" w:left="1418" w:header="720" w:footer="720" w:gutter="0"/>
      <w:pgNumType w:start="16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35BB38E" w14:textId="77777777" w:rsidR="005922C9" w:rsidRDefault="005922C9">
      <w:r>
        <w:separator/>
      </w:r>
    </w:p>
  </w:endnote>
  <w:endnote w:type="continuationSeparator" w:id="0">
    <w:p w14:paraId="630CA5C9" w14:textId="77777777" w:rsidR="005922C9" w:rsidRDefault="005922C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30839B" w14:textId="77777777" w:rsidR="00E0399F" w:rsidRDefault="00E0399F">
    <w:pPr>
      <w:pStyle w:val="Footer"/>
    </w:pPr>
    <w:r>
      <w:tab/>
    </w:r>
    <w:r>
      <w:tab/>
    </w:r>
    <w:r>
      <w:rPr>
        <w:rStyle w:val="PageNumber"/>
      </w:rPr>
      <w:fldChar w:fldCharType="begin"/>
    </w:r>
    <w:r>
      <w:rPr>
        <w:rStyle w:val="PageNumber"/>
      </w:rPr>
      <w:instrText xml:space="preserve"> PAGE </w:instrText>
    </w:r>
    <w:r>
      <w:rPr>
        <w:rStyle w:val="PageNumber"/>
      </w:rPr>
      <w:fldChar w:fldCharType="separate"/>
    </w:r>
    <w:r>
      <w:rPr>
        <w:rStyle w:val="PageNumber"/>
        <w:noProof/>
      </w:rPr>
      <w:t>16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EF762B" w14:textId="77777777" w:rsidR="005922C9" w:rsidRDefault="005922C9">
      <w:r>
        <w:separator/>
      </w:r>
    </w:p>
  </w:footnote>
  <w:footnote w:type="continuationSeparator" w:id="0">
    <w:p w14:paraId="5453A8D8" w14:textId="77777777" w:rsidR="005922C9" w:rsidRDefault="005922C9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F53540"/>
    <w:multiLevelType w:val="hybridMultilevel"/>
    <w:tmpl w:val="45C4E6A6"/>
    <w:lvl w:ilvl="0" w:tplc="1409000F">
      <w:start w:val="1"/>
      <w:numFmt w:val="decimal"/>
      <w:lvlText w:val="%1."/>
      <w:lvlJc w:val="left"/>
      <w:pPr>
        <w:ind w:left="360" w:hanging="360"/>
      </w:p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3A8124F1"/>
    <w:multiLevelType w:val="hybridMultilevel"/>
    <w:tmpl w:val="CD92F49E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469F735B"/>
    <w:multiLevelType w:val="hybridMultilevel"/>
    <w:tmpl w:val="6952D52E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49687030"/>
    <w:multiLevelType w:val="hybridMultilevel"/>
    <w:tmpl w:val="7C424DA0"/>
    <w:lvl w:ilvl="0" w:tplc="1409000F">
      <w:start w:val="1"/>
      <w:numFmt w:val="decimal"/>
      <w:lvlText w:val="%1."/>
      <w:lvlJc w:val="left"/>
      <w:pPr>
        <w:ind w:left="360" w:hanging="360"/>
      </w:p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52072AFF"/>
    <w:multiLevelType w:val="hybridMultilevel"/>
    <w:tmpl w:val="EA125DE6"/>
    <w:lvl w:ilvl="0" w:tplc="BA4CA866">
      <w:start w:val="1"/>
      <w:numFmt w:val="decimal"/>
      <w:lvlText w:val="%1-"/>
      <w:lvlJc w:val="left"/>
      <w:pPr>
        <w:ind w:left="360" w:hanging="360"/>
      </w:pPr>
      <w:rPr>
        <w:rFonts w:hint="default"/>
      </w:rPr>
    </w:lvl>
    <w:lvl w:ilvl="1" w:tplc="14090019" w:tentative="1">
      <w:start w:val="1"/>
      <w:numFmt w:val="lowerLetter"/>
      <w:lvlText w:val="%2."/>
      <w:lvlJc w:val="left"/>
      <w:pPr>
        <w:ind w:left="1080" w:hanging="360"/>
      </w:pPr>
    </w:lvl>
    <w:lvl w:ilvl="2" w:tplc="1409001B" w:tentative="1">
      <w:start w:val="1"/>
      <w:numFmt w:val="lowerRoman"/>
      <w:lvlText w:val="%3."/>
      <w:lvlJc w:val="right"/>
      <w:pPr>
        <w:ind w:left="1800" w:hanging="180"/>
      </w:pPr>
    </w:lvl>
    <w:lvl w:ilvl="3" w:tplc="1409000F" w:tentative="1">
      <w:start w:val="1"/>
      <w:numFmt w:val="decimal"/>
      <w:lvlText w:val="%4."/>
      <w:lvlJc w:val="left"/>
      <w:pPr>
        <w:ind w:left="2520" w:hanging="360"/>
      </w:pPr>
    </w:lvl>
    <w:lvl w:ilvl="4" w:tplc="14090019" w:tentative="1">
      <w:start w:val="1"/>
      <w:numFmt w:val="lowerLetter"/>
      <w:lvlText w:val="%5."/>
      <w:lvlJc w:val="left"/>
      <w:pPr>
        <w:ind w:left="3240" w:hanging="360"/>
      </w:pPr>
    </w:lvl>
    <w:lvl w:ilvl="5" w:tplc="1409001B" w:tentative="1">
      <w:start w:val="1"/>
      <w:numFmt w:val="lowerRoman"/>
      <w:lvlText w:val="%6."/>
      <w:lvlJc w:val="right"/>
      <w:pPr>
        <w:ind w:left="3960" w:hanging="180"/>
      </w:pPr>
    </w:lvl>
    <w:lvl w:ilvl="6" w:tplc="1409000F" w:tentative="1">
      <w:start w:val="1"/>
      <w:numFmt w:val="decimal"/>
      <w:lvlText w:val="%7."/>
      <w:lvlJc w:val="left"/>
      <w:pPr>
        <w:ind w:left="4680" w:hanging="360"/>
      </w:pPr>
    </w:lvl>
    <w:lvl w:ilvl="7" w:tplc="14090019" w:tentative="1">
      <w:start w:val="1"/>
      <w:numFmt w:val="lowerLetter"/>
      <w:lvlText w:val="%8."/>
      <w:lvlJc w:val="left"/>
      <w:pPr>
        <w:ind w:left="5400" w:hanging="360"/>
      </w:pPr>
    </w:lvl>
    <w:lvl w:ilvl="8" w:tplc="1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764D3D3E"/>
    <w:multiLevelType w:val="hybridMultilevel"/>
    <w:tmpl w:val="7A0CA42C"/>
    <w:lvl w:ilvl="0" w:tplc="1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7E22288E"/>
    <w:multiLevelType w:val="hybridMultilevel"/>
    <w:tmpl w:val="1174D9F0"/>
    <w:lvl w:ilvl="0" w:tplc="1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1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1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1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1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1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1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1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1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438381765">
    <w:abstractNumId w:val="0"/>
  </w:num>
  <w:num w:numId="2" w16cid:durableId="688946744">
    <w:abstractNumId w:val="6"/>
  </w:num>
  <w:num w:numId="3" w16cid:durableId="989485430">
    <w:abstractNumId w:val="3"/>
  </w:num>
  <w:num w:numId="4" w16cid:durableId="1615479901">
    <w:abstractNumId w:val="5"/>
  </w:num>
  <w:num w:numId="5" w16cid:durableId="1204637772">
    <w:abstractNumId w:val="2"/>
  </w:num>
  <w:num w:numId="6" w16cid:durableId="966741134">
    <w:abstractNumId w:val="1"/>
  </w:num>
  <w:num w:numId="7" w16cid:durableId="58900416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Agronom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2tttzdw4ww50iexvejpt9wcdrd5err0trwd&quot;&gt;13MyRefs&lt;record-ids&gt;&lt;item&gt;328&lt;/item&gt;&lt;item&gt;3566&lt;/item&gt;&lt;item&gt;3581&lt;/item&gt;&lt;item&gt;3582&lt;/item&gt;&lt;/record-ids&gt;&lt;/item&gt;&lt;/Libraries&gt;"/>
  </w:docVars>
  <w:rsids>
    <w:rsidRoot w:val="00E0399F"/>
    <w:rsid w:val="000165B4"/>
    <w:rsid w:val="00086E17"/>
    <w:rsid w:val="00121F4F"/>
    <w:rsid w:val="00157334"/>
    <w:rsid w:val="00184864"/>
    <w:rsid w:val="00186652"/>
    <w:rsid w:val="001C1541"/>
    <w:rsid w:val="001F6D5A"/>
    <w:rsid w:val="002210F5"/>
    <w:rsid w:val="0022417D"/>
    <w:rsid w:val="00253B15"/>
    <w:rsid w:val="00363BAB"/>
    <w:rsid w:val="00372077"/>
    <w:rsid w:val="00383AAD"/>
    <w:rsid w:val="00396A19"/>
    <w:rsid w:val="003A79C3"/>
    <w:rsid w:val="003B3F5F"/>
    <w:rsid w:val="003B7D2B"/>
    <w:rsid w:val="003F0392"/>
    <w:rsid w:val="004262EC"/>
    <w:rsid w:val="004968F9"/>
    <w:rsid w:val="004C0445"/>
    <w:rsid w:val="00541888"/>
    <w:rsid w:val="00551D84"/>
    <w:rsid w:val="00553E4B"/>
    <w:rsid w:val="00565CB4"/>
    <w:rsid w:val="00574421"/>
    <w:rsid w:val="005922C9"/>
    <w:rsid w:val="00593A02"/>
    <w:rsid w:val="005C6248"/>
    <w:rsid w:val="006256CD"/>
    <w:rsid w:val="006A0CB9"/>
    <w:rsid w:val="006D3B8D"/>
    <w:rsid w:val="00701F41"/>
    <w:rsid w:val="00737D50"/>
    <w:rsid w:val="008016F7"/>
    <w:rsid w:val="00813D22"/>
    <w:rsid w:val="008E78B7"/>
    <w:rsid w:val="009141F5"/>
    <w:rsid w:val="009656E4"/>
    <w:rsid w:val="00977297"/>
    <w:rsid w:val="0099008E"/>
    <w:rsid w:val="00993B6B"/>
    <w:rsid w:val="009A492A"/>
    <w:rsid w:val="009C0A15"/>
    <w:rsid w:val="009C1827"/>
    <w:rsid w:val="00A476A0"/>
    <w:rsid w:val="00A811EB"/>
    <w:rsid w:val="00AC7579"/>
    <w:rsid w:val="00AE330C"/>
    <w:rsid w:val="00B0122E"/>
    <w:rsid w:val="00B03E9F"/>
    <w:rsid w:val="00BD4969"/>
    <w:rsid w:val="00CA2C6F"/>
    <w:rsid w:val="00CC22CE"/>
    <w:rsid w:val="00CD6A69"/>
    <w:rsid w:val="00D33681"/>
    <w:rsid w:val="00D6499C"/>
    <w:rsid w:val="00D84BB4"/>
    <w:rsid w:val="00E0399F"/>
    <w:rsid w:val="00E16A09"/>
    <w:rsid w:val="00E45D6D"/>
    <w:rsid w:val="00E8501F"/>
    <w:rsid w:val="00EA0904"/>
    <w:rsid w:val="00EE5EB1"/>
    <w:rsid w:val="00EF248D"/>
    <w:rsid w:val="00F27C07"/>
    <w:rsid w:val="00F50813"/>
    <w:rsid w:val="00F828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4630BF2B"/>
  <w15:chartTrackingRefBased/>
  <w15:docId w15:val="{EE673B7A-E1AD-402F-A00C-2CE05E406B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NZ" w:eastAsia="en-NZ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uiPriority="9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sz w:val="24"/>
      <w:lang w:val="en-GB"/>
    </w:rPr>
  </w:style>
  <w:style w:type="paragraph" w:styleId="Heading3">
    <w:name w:val="heading 3"/>
    <w:basedOn w:val="Normal"/>
    <w:next w:val="Normal"/>
    <w:qFormat/>
    <w:pPr>
      <w:keepNext/>
      <w:spacing w:before="240" w:after="60"/>
      <w:outlineLvl w:val="2"/>
    </w:pPr>
    <w:rPr>
      <w:rFonts w:ascii="Arial" w:hAnsi="Arial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Figurecaption">
    <w:name w:val="Figure caption"/>
    <w:basedOn w:val="Normal"/>
    <w:next w:val="Normal"/>
    <w:pPr>
      <w:spacing w:after="480"/>
    </w:pPr>
  </w:style>
  <w:style w:type="paragraph" w:customStyle="1" w:styleId="Figure">
    <w:name w:val="Figure"/>
    <w:basedOn w:val="Normal"/>
    <w:next w:val="Figurecaption"/>
    <w:pPr>
      <w:keepNext/>
      <w:spacing w:before="240" w:after="120"/>
    </w:pPr>
  </w:style>
  <w:style w:type="paragraph" w:customStyle="1" w:styleId="Equation">
    <w:name w:val="Equation"/>
    <w:basedOn w:val="Normal"/>
    <w:next w:val="Normal"/>
    <w:pPr>
      <w:tabs>
        <w:tab w:val="right" w:pos="7938"/>
      </w:tabs>
    </w:pPr>
    <w:rPr>
      <w:lang w:val="en-US"/>
    </w:rPr>
  </w:style>
  <w:style w:type="paragraph" w:customStyle="1" w:styleId="Pseudopara-nospaceafter">
    <w:name w:val="Pseudo para - no space after"/>
    <w:basedOn w:val="Normal"/>
  </w:style>
  <w:style w:type="paragraph" w:styleId="Header">
    <w:name w:val="header"/>
    <w:basedOn w:val="Normal"/>
    <w:semiHidden/>
    <w:pPr>
      <w:tabs>
        <w:tab w:val="center" w:pos="4153"/>
        <w:tab w:val="right" w:pos="8306"/>
      </w:tabs>
    </w:pPr>
  </w:style>
  <w:style w:type="paragraph" w:styleId="Footer">
    <w:name w:val="footer"/>
    <w:basedOn w:val="Normal"/>
    <w:semiHidden/>
    <w:pPr>
      <w:tabs>
        <w:tab w:val="center" w:pos="4153"/>
        <w:tab w:val="right" w:pos="8306"/>
      </w:tabs>
    </w:pPr>
  </w:style>
  <w:style w:type="character" w:styleId="PageNumber">
    <w:name w:val="page number"/>
    <w:basedOn w:val="DefaultParagraphFont"/>
    <w:semiHidden/>
  </w:style>
  <w:style w:type="paragraph" w:customStyle="1" w:styleId="example">
    <w:name w:val="example"/>
    <w:basedOn w:val="Normal"/>
    <w:pPr>
      <w:ind w:left="720"/>
    </w:pPr>
    <w:rPr>
      <w:rFonts w:ascii="Arial" w:hAnsi="Arial"/>
      <w:sz w:val="16"/>
    </w:rPr>
  </w:style>
  <w:style w:type="character" w:customStyle="1" w:styleId="Comment">
    <w:name w:val="Comment"/>
    <w:basedOn w:val="DefaultParagraphFont"/>
    <w:rPr>
      <w:rFonts w:ascii="Courier New" w:hAnsi="Courier New"/>
      <w:color w:val="C0C0C0"/>
      <w:sz w:val="18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table" w:styleId="TableGrid">
    <w:name w:val="Table Grid"/>
    <w:basedOn w:val="TableNormal"/>
    <w:uiPriority w:val="39"/>
    <w:rsid w:val="00F5081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6A0CB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6A0CB9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CC22CE"/>
    <w:pPr>
      <w:jc w:val="center"/>
    </w:pPr>
    <w:rPr>
      <w:noProof/>
      <w:lang w:val="en-NZ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C22CE"/>
    <w:rPr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CC22CE"/>
    <w:rPr>
      <w:noProof/>
      <w:lang w:val="en-NZ"/>
    </w:rPr>
  </w:style>
  <w:style w:type="character" w:customStyle="1" w:styleId="EndNoteBibliographyChar">
    <w:name w:val="EndNote Bibliography Char"/>
    <w:basedOn w:val="DefaultParagraphFont"/>
    <w:link w:val="EndNoteBibliography"/>
    <w:rsid w:val="00CC22CE"/>
    <w:rPr>
      <w:noProof/>
      <w:sz w:val="24"/>
    </w:rPr>
  </w:style>
  <w:style w:type="character" w:styleId="PlaceholderText">
    <w:name w:val="Placeholder Text"/>
    <w:basedOn w:val="DefaultParagraphFont"/>
    <w:uiPriority w:val="99"/>
    <w:semiHidden/>
    <w:rsid w:val="00086E17"/>
    <w:rPr>
      <w:color w:val="666666"/>
    </w:rPr>
  </w:style>
  <w:style w:type="paragraph" w:styleId="ListParagraph">
    <w:name w:val="List Paragraph"/>
    <w:basedOn w:val="Normal"/>
    <w:uiPriority w:val="34"/>
    <w:qFormat/>
    <w:rsid w:val="004262EC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0165B4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wmf"/><Relationship Id="rId18" Type="http://schemas.openxmlformats.org/officeDocument/2006/relationships/hyperlink" Target="https://doi.org/10.1111/ejss.12366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oleObject" Target="embeddings/oleObject2.bin"/><Relationship Id="rId17" Type="http://schemas.openxmlformats.org/officeDocument/2006/relationships/oleObject" Target="embeddings/oleObject4.bin"/><Relationship Id="rId2" Type="http://schemas.openxmlformats.org/officeDocument/2006/relationships/numbering" Target="numbering.xml"/><Relationship Id="rId16" Type="http://schemas.openxmlformats.org/officeDocument/2006/relationships/image" Target="media/image6.wmf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wmf"/><Relationship Id="rId5" Type="http://schemas.openxmlformats.org/officeDocument/2006/relationships/webSettings" Target="webSettings.xml"/><Relationship Id="rId15" Type="http://schemas.openxmlformats.org/officeDocument/2006/relationships/oleObject" Target="embeddings/oleObject3.bin"/><Relationship Id="rId10" Type="http://schemas.openxmlformats.org/officeDocument/2006/relationships/oleObject" Target="embeddings/oleObject1.bin"/><Relationship Id="rId19" Type="http://schemas.openxmlformats.org/officeDocument/2006/relationships/image" Target="media/image7.wmf"/><Relationship Id="rId4" Type="http://schemas.openxmlformats.org/officeDocument/2006/relationships/settings" Target="settings.xml"/><Relationship Id="rId9" Type="http://schemas.openxmlformats.org/officeDocument/2006/relationships/image" Target="media/image2.wmf"/><Relationship Id="rId14" Type="http://schemas.openxmlformats.org/officeDocument/2006/relationships/image" Target="media/image5.wmf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5F8E46-221B-43A6-8C1E-492F771D0C4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792</Words>
  <Characters>21621</Characters>
  <Application>Microsoft Office Word</Application>
  <DocSecurity>0</DocSecurity>
  <Lines>180</Lines>
  <Paragraphs>5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INTERCEP</vt:lpstr>
    </vt:vector>
  </TitlesOfParts>
  <Company>CSIRO Water Resources</Company>
  <LinksUpToDate>false</LinksUpToDate>
  <CharactersWithSpaces>253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INTERCEP</dc:title>
  <dc:subject/>
  <dc:creator>Val Snow</dc:creator>
  <cp:keywords/>
  <dc:description/>
  <cp:lastModifiedBy>Val Snow</cp:lastModifiedBy>
  <cp:revision>2</cp:revision>
  <cp:lastPrinted>1996-05-14T04:55:00Z</cp:lastPrinted>
  <dcterms:created xsi:type="dcterms:W3CDTF">2024-03-19T01:01:00Z</dcterms:created>
  <dcterms:modified xsi:type="dcterms:W3CDTF">2024-03-19T01:01:00Z</dcterms:modified>
</cp:coreProperties>
</file>